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DFCD5" w14:textId="091BEC8D" w:rsidR="000F7218" w:rsidRDefault="008C5AA7" w:rsidP="000F7218">
      <w:pPr>
        <w:pStyle w:val="Title"/>
      </w:pPr>
      <w:bookmarkStart w:id="0" w:name="_Hlk109635836"/>
      <w:bookmarkStart w:id="1" w:name="_Hlk109636937"/>
      <w:bookmarkStart w:id="2" w:name="_Hlk112323500"/>
      <w:r>
        <w:t>A</w:t>
      </w:r>
      <w:r w:rsidRPr="008C5AA7">
        <w:t>tezolizumab</w:t>
      </w:r>
      <w:bookmarkEnd w:id="0"/>
      <w:r w:rsidR="000F7218">
        <w:t xml:space="preserve"> for</w:t>
      </w:r>
      <w:r w:rsidR="00F52E67">
        <w:t xml:space="preserve"> </w:t>
      </w:r>
      <w:r w:rsidR="00F83F5B">
        <w:t>extensive</w:t>
      </w:r>
      <w:r w:rsidR="00403C32">
        <w:t>-</w:t>
      </w:r>
      <w:r w:rsidR="00F83F5B">
        <w:t xml:space="preserve">stage </w:t>
      </w:r>
      <w:r w:rsidR="00F52E67" w:rsidRPr="00F52E67">
        <w:t>small cell lung cancer</w:t>
      </w:r>
      <w:bookmarkEnd w:id="1"/>
      <w:r w:rsidR="000F7218">
        <w:t>: analysis of</w:t>
      </w:r>
      <w:r w:rsidR="00D362F4">
        <w:t xml:space="preserve"> predicted versus actual</w:t>
      </w:r>
      <w:r w:rsidR="000F7218">
        <w:t xml:space="preserve"> utilisation</w:t>
      </w:r>
    </w:p>
    <w:bookmarkEnd w:id="2"/>
    <w:p w14:paraId="68F00614" w14:textId="799F8740" w:rsidR="00736041" w:rsidRDefault="009053D3" w:rsidP="00F73113">
      <w:pPr>
        <w:pStyle w:val="Title2"/>
      </w:pPr>
      <w:r>
        <w:t>D</w:t>
      </w:r>
      <w:r w:rsidR="00832324" w:rsidRPr="0063631C">
        <w:t xml:space="preserve">rug utilisation sub-committee </w:t>
      </w:r>
      <w:r w:rsidR="00832324">
        <w:t>(DUSC)</w:t>
      </w:r>
    </w:p>
    <w:p w14:paraId="78148839" w14:textId="236383E8" w:rsidR="009053D3" w:rsidRPr="00F73113" w:rsidRDefault="008C5AA7" w:rsidP="00F73113">
      <w:pPr>
        <w:pStyle w:val="Meetingdate"/>
      </w:pPr>
      <w:r>
        <w:t>September 2022</w:t>
      </w:r>
    </w:p>
    <w:p w14:paraId="1494B8AD" w14:textId="77777777" w:rsidR="005C6661" w:rsidRPr="00CF5E22" w:rsidRDefault="005C6661" w:rsidP="00CF5E22">
      <w:pPr>
        <w:pStyle w:val="Heading2"/>
      </w:pPr>
      <w:r w:rsidRPr="00CF5E22">
        <w:t>Abstract</w:t>
      </w:r>
    </w:p>
    <w:p w14:paraId="287D7939" w14:textId="77777777" w:rsidR="005C6661" w:rsidRPr="00CF5E22" w:rsidRDefault="005C6661" w:rsidP="00CF5E22">
      <w:pPr>
        <w:pStyle w:val="Heading3"/>
      </w:pPr>
      <w:r w:rsidRPr="00CF5E22">
        <w:t>Purpose</w:t>
      </w:r>
    </w:p>
    <w:p w14:paraId="7F9CFB49" w14:textId="13AFE368" w:rsidR="00D50E32" w:rsidRDefault="00D50E32" w:rsidP="00CF5E22">
      <w:pPr>
        <w:pStyle w:val="Heading3"/>
        <w:rPr>
          <w:b w:val="0"/>
          <w:i w:val="0"/>
          <w:szCs w:val="24"/>
        </w:rPr>
      </w:pPr>
      <w:r w:rsidRPr="00D50E32">
        <w:rPr>
          <w:b w:val="0"/>
          <w:i w:val="0"/>
          <w:szCs w:val="24"/>
        </w:rPr>
        <w:t xml:space="preserve">To compare the predicted and actual utilisation of </w:t>
      </w:r>
      <w:r w:rsidR="006E6087">
        <w:rPr>
          <w:b w:val="0"/>
          <w:bCs/>
          <w:i w:val="0"/>
          <w:iCs/>
        </w:rPr>
        <w:t>a</w:t>
      </w:r>
      <w:r w:rsidR="006E6087" w:rsidRPr="00D50E32">
        <w:rPr>
          <w:b w:val="0"/>
          <w:bCs/>
          <w:i w:val="0"/>
          <w:iCs/>
        </w:rPr>
        <w:t>tezolizumab</w:t>
      </w:r>
      <w:r w:rsidR="006E6087" w:rsidRPr="00D50E32">
        <w:rPr>
          <w:b w:val="0"/>
          <w:bCs/>
          <w:i w:val="0"/>
          <w:iCs/>
          <w:szCs w:val="24"/>
        </w:rPr>
        <w:t xml:space="preserve"> </w:t>
      </w:r>
      <w:r w:rsidRPr="00D50E32">
        <w:rPr>
          <w:b w:val="0"/>
          <w:bCs/>
          <w:i w:val="0"/>
          <w:iCs/>
        </w:rPr>
        <w:t xml:space="preserve">for </w:t>
      </w:r>
      <w:r w:rsidR="00F83F5B">
        <w:rPr>
          <w:b w:val="0"/>
          <w:bCs/>
          <w:i w:val="0"/>
          <w:iCs/>
        </w:rPr>
        <w:t>extensive</w:t>
      </w:r>
      <w:r w:rsidR="00403C32">
        <w:rPr>
          <w:b w:val="0"/>
          <w:bCs/>
          <w:i w:val="0"/>
          <w:iCs/>
        </w:rPr>
        <w:t>-</w:t>
      </w:r>
      <w:r w:rsidR="00F83F5B">
        <w:rPr>
          <w:b w:val="0"/>
          <w:bCs/>
          <w:i w:val="0"/>
          <w:iCs/>
        </w:rPr>
        <w:t>stage</w:t>
      </w:r>
      <w:r w:rsidR="005611C2">
        <w:rPr>
          <w:b w:val="0"/>
          <w:bCs/>
          <w:i w:val="0"/>
          <w:iCs/>
        </w:rPr>
        <w:t xml:space="preserve"> </w:t>
      </w:r>
      <w:r w:rsidRPr="00D50E32">
        <w:rPr>
          <w:b w:val="0"/>
          <w:bCs/>
          <w:i w:val="0"/>
          <w:iCs/>
        </w:rPr>
        <w:t>small cell lung cancer</w:t>
      </w:r>
      <w:r w:rsidR="005F35E5">
        <w:rPr>
          <w:b w:val="0"/>
          <w:bCs/>
          <w:i w:val="0"/>
          <w:iCs/>
        </w:rPr>
        <w:t xml:space="preserve"> </w:t>
      </w:r>
      <w:r w:rsidR="005F35E5" w:rsidRPr="007841E3">
        <w:rPr>
          <w:b w:val="0"/>
          <w:bCs/>
          <w:i w:val="0"/>
          <w:iCs/>
        </w:rPr>
        <w:t>(ES-SCLC)</w:t>
      </w:r>
      <w:r w:rsidRPr="00D50E32">
        <w:rPr>
          <w:b w:val="0"/>
          <w:bCs/>
          <w:i w:val="0"/>
          <w:iCs/>
          <w:szCs w:val="24"/>
        </w:rPr>
        <w:t xml:space="preserve"> </w:t>
      </w:r>
      <w:r>
        <w:rPr>
          <w:b w:val="0"/>
          <w:bCs/>
          <w:i w:val="0"/>
          <w:iCs/>
          <w:szCs w:val="24"/>
        </w:rPr>
        <w:t>since its listing on the</w:t>
      </w:r>
      <w:r w:rsidRPr="00D50E32">
        <w:rPr>
          <w:b w:val="0"/>
          <w:i w:val="0"/>
          <w:szCs w:val="24"/>
        </w:rPr>
        <w:t xml:space="preserve"> Pharmaceutical Benefits Scheme (PBS). </w:t>
      </w:r>
    </w:p>
    <w:p w14:paraId="03538E7F" w14:textId="44EAD292" w:rsidR="002D144A" w:rsidRDefault="002D144A" w:rsidP="00CF5E22">
      <w:pPr>
        <w:pStyle w:val="Heading3"/>
      </w:pPr>
      <w:r>
        <w:t>Date of listing on the P</w:t>
      </w:r>
      <w:r w:rsidR="00A95FA5">
        <w:t xml:space="preserve">harmaceutical </w:t>
      </w:r>
      <w:r>
        <w:t>B</w:t>
      </w:r>
      <w:r w:rsidR="00A95FA5">
        <w:t xml:space="preserve">enefits </w:t>
      </w:r>
      <w:r>
        <w:t>S</w:t>
      </w:r>
      <w:r w:rsidR="00A95FA5">
        <w:t>cheme (PBS)</w:t>
      </w:r>
    </w:p>
    <w:p w14:paraId="6C839FF8" w14:textId="3DD908DD" w:rsidR="00A83AC3" w:rsidRPr="00A83AC3" w:rsidRDefault="00F52E67" w:rsidP="00A83AC3">
      <w:r w:rsidRPr="00F52E67">
        <w:t>Atezolizumab</w:t>
      </w:r>
      <w:r w:rsidR="00A83AC3" w:rsidRPr="00077C42">
        <w:t xml:space="preserve"> was first listed </w:t>
      </w:r>
      <w:r w:rsidR="00AF6D59">
        <w:t xml:space="preserve">for </w:t>
      </w:r>
      <w:r w:rsidR="00813B01" w:rsidRPr="00813B01">
        <w:t>ES-SCLC</w:t>
      </w:r>
      <w:r w:rsidR="00813B01" w:rsidRPr="00077C42">
        <w:t xml:space="preserve"> </w:t>
      </w:r>
      <w:r w:rsidR="00A83AC3" w:rsidRPr="00077C42">
        <w:t>on the PBS</w:t>
      </w:r>
      <w:r w:rsidR="00BC4112" w:rsidRPr="00BC4112">
        <w:t xml:space="preserve"> on 1 </w:t>
      </w:r>
      <w:r w:rsidR="007366D7">
        <w:t>March 2020</w:t>
      </w:r>
      <w:r w:rsidR="00BC4112" w:rsidRPr="00BC4112">
        <w:t xml:space="preserve">. </w:t>
      </w:r>
      <w:r w:rsidR="00BC4112">
        <w:t xml:space="preserve">On </w:t>
      </w:r>
      <w:r w:rsidR="005611C2">
        <w:t xml:space="preserve">1 </w:t>
      </w:r>
      <w:r w:rsidR="007366D7">
        <w:t xml:space="preserve">July </w:t>
      </w:r>
      <w:r w:rsidR="005611C2">
        <w:t>2020</w:t>
      </w:r>
      <w:r w:rsidR="00D362F4">
        <w:t xml:space="preserve"> </w:t>
      </w:r>
      <w:r w:rsidR="00BC4112">
        <w:t xml:space="preserve">the listing was extended to include </w:t>
      </w:r>
      <w:r w:rsidR="00AF6D59">
        <w:t>an</w:t>
      </w:r>
      <w:r w:rsidR="00BC4112">
        <w:t xml:space="preserve"> additional</w:t>
      </w:r>
      <w:r w:rsidR="00AF6D59">
        <w:t xml:space="preserve"> flat</w:t>
      </w:r>
      <w:r w:rsidR="00BC4112">
        <w:t xml:space="preserve"> dos</w:t>
      </w:r>
      <w:r w:rsidR="00AF6D59">
        <w:t>ing</w:t>
      </w:r>
      <w:r w:rsidR="00BC4112">
        <w:t xml:space="preserve"> regime</w:t>
      </w:r>
      <w:r w:rsidR="00AF6D59">
        <w:t>n</w:t>
      </w:r>
      <w:r w:rsidR="00BC4112">
        <w:t xml:space="preserve"> of</w:t>
      </w:r>
      <w:r w:rsidR="00BC4112" w:rsidRPr="00BC4112">
        <w:t xml:space="preserve"> 1680 mg every four weeks (Q4W)</w:t>
      </w:r>
      <w:r w:rsidR="00FD6082">
        <w:t xml:space="preserve"> using a new 840</w:t>
      </w:r>
      <w:r w:rsidR="007C096E">
        <w:t xml:space="preserve"> </w:t>
      </w:r>
      <w:r w:rsidR="00FD6082">
        <w:t>mg in 14mL formulation.</w:t>
      </w:r>
    </w:p>
    <w:p w14:paraId="526743BB" w14:textId="77777777" w:rsidR="005C6661" w:rsidRDefault="005C6661" w:rsidP="00CF5E22">
      <w:pPr>
        <w:pStyle w:val="Heading3"/>
      </w:pPr>
      <w:r>
        <w:t>Data Source / methodology</w:t>
      </w:r>
    </w:p>
    <w:p w14:paraId="2B3B6E1E" w14:textId="7B356B53" w:rsidR="00033E5D" w:rsidRDefault="00AF6D59" w:rsidP="00242F00">
      <w:r w:rsidRPr="00AF6D59">
        <w:t>Data extracted from the PBS database maintained by Department of Health</w:t>
      </w:r>
      <w:r>
        <w:t xml:space="preserve"> and Aged Care</w:t>
      </w:r>
      <w:r w:rsidRPr="00AF6D59">
        <w:t xml:space="preserve">, processed by Services Australia were used for </w:t>
      </w:r>
      <w:r w:rsidR="008A7E85">
        <w:t xml:space="preserve">the </w:t>
      </w:r>
      <w:r w:rsidRPr="00AF6D59">
        <w:t>analyses</w:t>
      </w:r>
      <w:r w:rsidR="00972DD6">
        <w:t>.</w:t>
      </w:r>
      <w:r w:rsidRPr="00AF6D59" w:rsidDel="00AF6D59">
        <w:t xml:space="preserve"> </w:t>
      </w:r>
    </w:p>
    <w:p w14:paraId="7599E7C1" w14:textId="2D3D7EEF" w:rsidR="005C6661" w:rsidRDefault="005C6661" w:rsidP="00CF5E22">
      <w:pPr>
        <w:pStyle w:val="Heading3"/>
      </w:pPr>
      <w:r>
        <w:t>Key Findings</w:t>
      </w:r>
    </w:p>
    <w:p w14:paraId="535D7173" w14:textId="1F0ED60F" w:rsidR="004F2048" w:rsidRDefault="004F2048" w:rsidP="004F2048">
      <w:pPr>
        <w:pStyle w:val="ListParagraph"/>
        <w:numPr>
          <w:ilvl w:val="0"/>
          <w:numId w:val="37"/>
        </w:numPr>
      </w:pPr>
      <w:r>
        <w:t xml:space="preserve">The number of patients </w:t>
      </w:r>
      <w:r w:rsidR="00EC27D8">
        <w:t xml:space="preserve">using atezolizumab </w:t>
      </w:r>
      <w:r>
        <w:t xml:space="preserve">has been </w:t>
      </w:r>
      <w:r w:rsidR="009C5D52">
        <w:t>more</w:t>
      </w:r>
      <w:r>
        <w:t xml:space="preserve"> than predicted, but the number of scripts and benefits paid is </w:t>
      </w:r>
      <w:r w:rsidR="009C5D52">
        <w:t>lower</w:t>
      </w:r>
      <w:r>
        <w:t xml:space="preserve"> than anticipated. </w:t>
      </w:r>
    </w:p>
    <w:p w14:paraId="0DC9F0CD" w14:textId="2E8EDBBF" w:rsidR="00EC27D8" w:rsidRDefault="00EC27D8" w:rsidP="004F2048">
      <w:pPr>
        <w:pStyle w:val="ListParagraph"/>
        <w:numPr>
          <w:ilvl w:val="0"/>
          <w:numId w:val="37"/>
        </w:numPr>
      </w:pPr>
      <w:r>
        <w:t xml:space="preserve">In the first year of listing there were </w:t>
      </w:r>
      <w:r w:rsidR="00262423">
        <w:t>961 prevalent patients</w:t>
      </w:r>
      <w:r w:rsidR="00972DD6">
        <w:t xml:space="preserve"> supplied atezolizumab</w:t>
      </w:r>
      <w:r w:rsidR="00262423">
        <w:t xml:space="preserve"> and in the second year of listing there were 1</w:t>
      </w:r>
      <w:r w:rsidR="007C096E">
        <w:t>,</w:t>
      </w:r>
      <w:r w:rsidR="00262423">
        <w:t>209.</w:t>
      </w:r>
    </w:p>
    <w:p w14:paraId="42D63127" w14:textId="296DF10C" w:rsidR="004F2048" w:rsidRDefault="004F2048" w:rsidP="004F2048">
      <w:pPr>
        <w:pStyle w:val="ListParagraph"/>
        <w:numPr>
          <w:ilvl w:val="0"/>
          <w:numId w:val="37"/>
        </w:numPr>
      </w:pPr>
      <w:r>
        <w:t>The estimated number of grandfathered patients (n=</w:t>
      </w:r>
      <w:r w:rsidR="00DB57C5" w:rsidRPr="00DB57C5">
        <w:rPr>
          <w:color w:val="000000"/>
          <w:shd w:val="solid" w:color="000000" w:fill="000000"/>
          <w14:textFill>
            <w14:solidFill>
              <w14:srgbClr w14:val="000000">
                <w14:alpha w14:val="100000"/>
              </w14:srgbClr>
            </w14:solidFill>
          </w14:textFill>
        </w:rPr>
        <w:t>|</w:t>
      </w:r>
      <w:r>
        <w:t>) was uncertain as the patient access program had not commenced at the time of the submission</w:t>
      </w:r>
      <w:r w:rsidR="00262423">
        <w:t>.</w:t>
      </w:r>
      <w:r w:rsidR="00FD5FDC">
        <w:t xml:space="preserve"> </w:t>
      </w:r>
      <w:r>
        <w:t>The actual count of grandfathered patients in Year 1 was 113</w:t>
      </w:r>
      <w:r w:rsidR="00262423">
        <w:t>.</w:t>
      </w:r>
      <w:r>
        <w:t xml:space="preserve"> The </w:t>
      </w:r>
      <w:r w:rsidR="009C5D52">
        <w:t>underestimation</w:t>
      </w:r>
      <w:r>
        <w:t xml:space="preserve"> may also have contributed to </w:t>
      </w:r>
      <w:r w:rsidR="009C5D52">
        <w:t>more</w:t>
      </w:r>
      <w:r>
        <w:t xml:space="preserve"> patients being supplied treatment in Year 2.</w:t>
      </w:r>
    </w:p>
    <w:p w14:paraId="412B97F8" w14:textId="2F477AB5" w:rsidR="00884F20" w:rsidRDefault="00884F20" w:rsidP="00884F20">
      <w:pPr>
        <w:pStyle w:val="ListParagraph"/>
        <w:numPr>
          <w:ilvl w:val="0"/>
          <w:numId w:val="37"/>
        </w:numPr>
        <w:spacing w:before="240"/>
      </w:pPr>
      <w:r>
        <w:t xml:space="preserve">The mean time on treatment with breaks </w:t>
      </w:r>
      <w:r w:rsidR="000D2A66">
        <w:t xml:space="preserve">in supply </w:t>
      </w:r>
      <w:r>
        <w:t xml:space="preserve">was 170 days. This </w:t>
      </w:r>
      <w:r w:rsidR="00806C5F">
        <w:t>wa</w:t>
      </w:r>
      <w:r>
        <w:t xml:space="preserve">s less than the sponsor’s estimate of a treatment duration of </w:t>
      </w:r>
      <w:r w:rsidR="00DB57C5" w:rsidRPr="00DB57C5">
        <w:rPr>
          <w:color w:val="000000"/>
          <w:shd w:val="solid" w:color="000000" w:fill="000000"/>
          <w14:textFill>
            <w14:solidFill>
              <w14:srgbClr w14:val="000000">
                <w14:alpha w14:val="100000"/>
              </w14:srgbClr>
            </w14:solidFill>
          </w14:textFill>
        </w:rPr>
        <w:t>|</w:t>
      </w:r>
      <w:r w:rsidR="00DB57C5">
        <w:t xml:space="preserve"> </w:t>
      </w:r>
      <w:r>
        <w:t xml:space="preserve">days based on the IMpower133 trial. The mean time on treatment without breaks was 188 days, which is </w:t>
      </w:r>
      <w:r w:rsidR="009C5D52">
        <w:t>close</w:t>
      </w:r>
      <w:r>
        <w:t xml:space="preserve"> to the sponsor’s estimate of </w:t>
      </w:r>
      <w:r w:rsidR="00DB57C5" w:rsidRPr="00DB57C5">
        <w:rPr>
          <w:color w:val="000000"/>
          <w:shd w:val="solid" w:color="000000" w:fill="000000"/>
          <w14:textFill>
            <w14:solidFill>
              <w14:srgbClr w14:val="000000">
                <w14:alpha w14:val="100000"/>
              </w14:srgbClr>
            </w14:solidFill>
          </w14:textFill>
        </w:rPr>
        <w:t>|</w:t>
      </w:r>
      <w:r w:rsidR="00DB57C5">
        <w:t xml:space="preserve"> </w:t>
      </w:r>
      <w:r>
        <w:t>days.</w:t>
      </w:r>
    </w:p>
    <w:p w14:paraId="70AB2148" w14:textId="6B791473" w:rsidR="00DD401D" w:rsidRDefault="004F2048" w:rsidP="00C51645">
      <w:pPr>
        <w:pStyle w:val="ListParagraph"/>
        <w:numPr>
          <w:ilvl w:val="0"/>
          <w:numId w:val="37"/>
        </w:numPr>
      </w:pPr>
      <w:r>
        <w:t>The PBAC noted in the March 2020 submission that there was uncertainty around the estimated 100% uptake of the 1680 mg</w:t>
      </w:r>
      <w:r w:rsidR="00FF6C58">
        <w:t xml:space="preserve"> four weekly (</w:t>
      </w:r>
      <w:r>
        <w:t>Q4W</w:t>
      </w:r>
      <w:r w:rsidR="00FF6C58">
        <w:t>)</w:t>
      </w:r>
      <w:r>
        <w:t xml:space="preserve"> dosing regimen for continuing treatment. However, it was considered likely that most patients would </w:t>
      </w:r>
      <w:r>
        <w:lastRenderedPageBreak/>
        <w:t xml:space="preserve">be prescribed this new dosing regimen once it became available. This review demonstrates that most patients were still being prescribed the </w:t>
      </w:r>
      <w:r w:rsidR="00FF6C58">
        <w:t>three weekly regimen (Q3W).</w:t>
      </w:r>
    </w:p>
    <w:p w14:paraId="5B262047" w14:textId="2373267A" w:rsidR="00E677DD" w:rsidRPr="00CF5E22" w:rsidRDefault="00E677DD" w:rsidP="00CF5E22">
      <w:pPr>
        <w:pStyle w:val="Heading1"/>
      </w:pPr>
      <w:r w:rsidRPr="00CF5E22">
        <w:t xml:space="preserve">Purpose of </w:t>
      </w:r>
      <w:r w:rsidR="00D151EB" w:rsidRPr="00CF5E22">
        <w:t>analysis</w:t>
      </w:r>
    </w:p>
    <w:p w14:paraId="27E4ECEB" w14:textId="64FDEC58" w:rsidR="001F2C83" w:rsidRPr="00151B1C" w:rsidRDefault="00D50E32" w:rsidP="00FA6DFC">
      <w:pPr>
        <w:rPr>
          <w:b/>
          <w:i/>
        </w:rPr>
      </w:pPr>
      <w:r w:rsidRPr="00D50E32">
        <w:t xml:space="preserve">To compare the predicted and actual utilisation of </w:t>
      </w:r>
      <w:r w:rsidR="006E6087">
        <w:rPr>
          <w:bCs/>
          <w:iCs/>
        </w:rPr>
        <w:t>a</w:t>
      </w:r>
      <w:r w:rsidR="006E6087" w:rsidRPr="00D50E32">
        <w:rPr>
          <w:bCs/>
          <w:iCs/>
        </w:rPr>
        <w:t xml:space="preserve">tezolizumab </w:t>
      </w:r>
      <w:r w:rsidRPr="00D50E32">
        <w:rPr>
          <w:bCs/>
          <w:iCs/>
        </w:rPr>
        <w:t xml:space="preserve">for </w:t>
      </w:r>
      <w:r w:rsidR="00EB7E94" w:rsidRPr="00330AEC">
        <w:rPr>
          <w:bCs/>
          <w:iCs/>
        </w:rPr>
        <w:t xml:space="preserve">ES-SCLC </w:t>
      </w:r>
      <w:r>
        <w:rPr>
          <w:bCs/>
          <w:iCs/>
        </w:rPr>
        <w:t>since its listing on the</w:t>
      </w:r>
      <w:r w:rsidRPr="00D50E32">
        <w:t xml:space="preserve"> PBS. </w:t>
      </w:r>
    </w:p>
    <w:p w14:paraId="0A7F0B57" w14:textId="78500F40" w:rsidR="006537D9" w:rsidRPr="005E22C2" w:rsidRDefault="00736041" w:rsidP="00CF5E22">
      <w:pPr>
        <w:pStyle w:val="Heading1"/>
      </w:pPr>
      <w:r w:rsidRPr="005E22C2">
        <w:t>Background</w:t>
      </w:r>
    </w:p>
    <w:p w14:paraId="2C748275" w14:textId="77777777" w:rsidR="00EE2BBB" w:rsidRPr="007247B9" w:rsidRDefault="00EE2BBB" w:rsidP="00EE2BBB">
      <w:pPr>
        <w:pStyle w:val="Heading2"/>
      </w:pPr>
      <w:r w:rsidRPr="007247B9">
        <w:t>Clinical situation</w:t>
      </w:r>
    </w:p>
    <w:p w14:paraId="1004D4DB" w14:textId="5B2E38AC" w:rsidR="00C9640B" w:rsidRDefault="00AA18F0" w:rsidP="007C096E">
      <w:pPr>
        <w:rPr>
          <w:b/>
        </w:rPr>
      </w:pPr>
      <w:r w:rsidRPr="00AA18F0">
        <w:t xml:space="preserve">There are two main types of lung </w:t>
      </w:r>
      <w:r w:rsidR="00317218" w:rsidRPr="00AA18F0">
        <w:t>cancer:</w:t>
      </w:r>
      <w:r w:rsidRPr="00AA18F0">
        <w:t xml:space="preserve"> </w:t>
      </w:r>
      <w:r w:rsidR="00AB397B">
        <w:t>n</w:t>
      </w:r>
      <w:r w:rsidRPr="00AA18F0">
        <w:t>on-small cell lung cancer (NSCLC) and small cell lung cancer</w:t>
      </w:r>
      <w:r w:rsidR="005611C2">
        <w:t xml:space="preserve"> (SCLC)</w:t>
      </w:r>
      <w:r w:rsidRPr="00AA18F0">
        <w:t xml:space="preserve">. </w:t>
      </w:r>
    </w:p>
    <w:p w14:paraId="6CB770BA" w14:textId="250D7316" w:rsidR="00AA18F0" w:rsidRPr="00AA18F0" w:rsidRDefault="00AA18F0" w:rsidP="007C096E">
      <w:r w:rsidRPr="00AA18F0">
        <w:t xml:space="preserve">NSCLC contributes to around 80-85% of all lung cancers. The main subtypes of </w:t>
      </w:r>
      <w:r w:rsidR="006E6087">
        <w:t>NSCLC</w:t>
      </w:r>
      <w:r w:rsidR="006E6087" w:rsidRPr="00AA18F0">
        <w:t xml:space="preserve"> </w:t>
      </w:r>
      <w:r w:rsidRPr="00AA18F0">
        <w:t>include adenocarcinoma, squamous cell carcinoma and large cell carcinoma. These lung cancers differ in the type of lung cells</w:t>
      </w:r>
      <w:r w:rsidR="006E6087">
        <w:t xml:space="preserve"> affected</w:t>
      </w:r>
      <w:r w:rsidRPr="00AA18F0">
        <w:t xml:space="preserve"> however are grouped together because their prognosis and response to treatment is comparable</w:t>
      </w:r>
      <w:r w:rsidR="006E6087">
        <w:t>.</w:t>
      </w:r>
      <w:r w:rsidRPr="00AA18F0">
        <w:rPr>
          <w:rStyle w:val="FootnoteReference"/>
          <w:bCs/>
          <w:szCs w:val="22"/>
        </w:rPr>
        <w:footnoteReference w:id="1"/>
      </w:r>
      <w:r w:rsidRPr="00AA18F0">
        <w:t xml:space="preserve"> </w:t>
      </w:r>
    </w:p>
    <w:p w14:paraId="1072641A" w14:textId="3BA4BFA4" w:rsidR="00C9640B" w:rsidRDefault="00C9640B" w:rsidP="007C096E">
      <w:pPr>
        <w:rPr>
          <w:b/>
        </w:rPr>
      </w:pPr>
      <w:r>
        <w:t>SCLC</w:t>
      </w:r>
      <w:r w:rsidR="00C34CC0">
        <w:t xml:space="preserve"> is less common than NSCLC</w:t>
      </w:r>
      <w:r w:rsidR="00621280">
        <w:t>, representing around 12% of new lung cancer cases</w:t>
      </w:r>
      <w:r w:rsidR="00621280">
        <w:rPr>
          <w:rStyle w:val="FootnoteReference"/>
          <w:bCs/>
          <w:szCs w:val="22"/>
        </w:rPr>
        <w:footnoteReference w:id="2"/>
      </w:r>
      <w:r w:rsidR="00621280">
        <w:t>,</w:t>
      </w:r>
      <w:r w:rsidR="00C34CC0">
        <w:t xml:space="preserve"> however is known to be more aggressive in nature. It</w:t>
      </w:r>
      <w:r w:rsidR="00AA18F0" w:rsidRPr="00AA18F0">
        <w:t xml:space="preserve"> generally </w:t>
      </w:r>
      <w:r w:rsidR="00C34CC0">
        <w:t xml:space="preserve">forms </w:t>
      </w:r>
      <w:r w:rsidR="00A7154A">
        <w:t>in the</w:t>
      </w:r>
      <w:r w:rsidR="00AA18F0" w:rsidRPr="00AA18F0">
        <w:t xml:space="preserve"> lung cells that would secrete mucus like substances. The</w:t>
      </w:r>
      <w:r w:rsidR="00C34CC0">
        <w:t xml:space="preserve"> cancer cells</w:t>
      </w:r>
      <w:r w:rsidR="00AA18F0" w:rsidRPr="00AA18F0">
        <w:t xml:space="preserve"> are usually found in the </w:t>
      </w:r>
      <w:r w:rsidR="00C34CC0">
        <w:t>periphery</w:t>
      </w:r>
      <w:r w:rsidR="00C34CC0" w:rsidRPr="00AA18F0">
        <w:t xml:space="preserve"> </w:t>
      </w:r>
      <w:r w:rsidR="00AA18F0" w:rsidRPr="00AA18F0">
        <w:t>of the lun</w:t>
      </w:r>
      <w:r w:rsidR="00A7154A">
        <w:t xml:space="preserve">g </w:t>
      </w:r>
      <w:r w:rsidR="00C34CC0">
        <w:t xml:space="preserve">and can grow quickly </w:t>
      </w:r>
      <w:r w:rsidR="00D362F4">
        <w:t xml:space="preserve">and rapidly spread </w:t>
      </w:r>
      <w:r w:rsidR="00C34CC0">
        <w:t>to other parts of the body</w:t>
      </w:r>
      <w:r w:rsidR="00AA18F0" w:rsidRPr="00AA18F0">
        <w:t xml:space="preserve">. </w:t>
      </w:r>
      <w:r w:rsidR="008A5875" w:rsidRPr="008A5875">
        <w:t xml:space="preserve">Patients with SCLC are </w:t>
      </w:r>
      <w:r w:rsidR="008A5875">
        <w:t>generally classified as having</w:t>
      </w:r>
      <w:r w:rsidR="008A5875" w:rsidRPr="008A5875">
        <w:t xml:space="preserve"> limited-stage (LS) or extensive-stage (ES) SCLC. The disease is ES if the cancer is metastatic </w:t>
      </w:r>
      <w:r w:rsidR="008A5875">
        <w:t>or if it</w:t>
      </w:r>
      <w:r w:rsidR="008A5875" w:rsidRPr="008A5875">
        <w:t xml:space="preserve"> has spread beyond an area that can be treated with a single beam of external radiation.</w:t>
      </w:r>
    </w:p>
    <w:p w14:paraId="3D9A4F1A" w14:textId="043E78F6" w:rsidR="00A7154A" w:rsidRDefault="00C34CC0" w:rsidP="007C096E">
      <w:pPr>
        <w:rPr>
          <w:b/>
        </w:rPr>
      </w:pPr>
      <w:r>
        <w:t xml:space="preserve">Smoking is a significant </w:t>
      </w:r>
      <w:r w:rsidR="00A7154A">
        <w:t>high</w:t>
      </w:r>
      <w:r w:rsidR="00BA3189">
        <w:t xml:space="preserve"> </w:t>
      </w:r>
      <w:r w:rsidR="00A7154A">
        <w:t>risk</w:t>
      </w:r>
      <w:r>
        <w:t xml:space="preserve"> factor for people developing lung cancer</w:t>
      </w:r>
      <w:r w:rsidR="00A7154A">
        <w:t>.</w:t>
      </w:r>
    </w:p>
    <w:p w14:paraId="0183A567" w14:textId="743F5B31" w:rsidR="007247B9" w:rsidRDefault="007247B9" w:rsidP="00CF5E22">
      <w:pPr>
        <w:pStyle w:val="Heading2"/>
      </w:pPr>
      <w:r>
        <w:t>Pharmacology</w:t>
      </w:r>
    </w:p>
    <w:p w14:paraId="740C85BB" w14:textId="0D855E3A" w:rsidR="008B2FFC" w:rsidRPr="00AC0B79" w:rsidRDefault="00AC0B79" w:rsidP="007C096E">
      <w:pPr>
        <w:rPr>
          <w:b/>
        </w:rPr>
      </w:pPr>
      <w:r w:rsidRPr="00AC0B79">
        <w:t>Atezolizumab is a</w:t>
      </w:r>
      <w:r w:rsidR="00A5732B">
        <w:t xml:space="preserve"> human formulated </w:t>
      </w:r>
      <w:r w:rsidRPr="00AC0B79">
        <w:t xml:space="preserve">immunoglobulin G1 (IgG1) monoclonal antibody that directly binds to </w:t>
      </w:r>
      <w:r w:rsidR="00386C23">
        <w:t>programmed death-ligand 1 (</w:t>
      </w:r>
      <w:r w:rsidRPr="00AC0B79">
        <w:t>PD-L1</w:t>
      </w:r>
      <w:r w:rsidR="00386C23">
        <w:t>) protein</w:t>
      </w:r>
      <w:r w:rsidRPr="00AC0B79">
        <w:t xml:space="preserve"> </w:t>
      </w:r>
      <w:r w:rsidR="00A5732B">
        <w:t>to</w:t>
      </w:r>
      <w:r w:rsidRPr="00AC0B79">
        <w:t xml:space="preserve"> block interactions with the PD-1 and B7.1 receptors, releasing PD-L1/PD-1 pathway-mediated inhibition of the immune response, including reactivating the anti-tumour immune response. Atezolizumab </w:t>
      </w:r>
      <w:r w:rsidR="00A5732B">
        <w:t xml:space="preserve">has been shown in </w:t>
      </w:r>
      <w:r w:rsidRPr="00AC0B79">
        <w:t>mouse tumour models</w:t>
      </w:r>
      <w:r w:rsidR="00A5732B">
        <w:t xml:space="preserve"> to </w:t>
      </w:r>
      <w:r w:rsidRPr="00AC0B79">
        <w:t>block PD-L1 activity result</w:t>
      </w:r>
      <w:r w:rsidR="00A5732B">
        <w:t xml:space="preserve">ing </w:t>
      </w:r>
      <w:r w:rsidRPr="00AC0B79">
        <w:t>in decreased tumour growth</w:t>
      </w:r>
      <w:r w:rsidR="00EE3E3A">
        <w:t>.</w:t>
      </w:r>
      <w:r>
        <w:rPr>
          <w:rStyle w:val="FootnoteReference"/>
          <w:bCs/>
          <w:szCs w:val="22"/>
        </w:rPr>
        <w:footnoteReference w:id="3"/>
      </w:r>
    </w:p>
    <w:p w14:paraId="6AC18C88" w14:textId="7C235F50" w:rsidR="001420B3" w:rsidRPr="005E22C2" w:rsidRDefault="00A52918" w:rsidP="00CF5E22">
      <w:pPr>
        <w:pStyle w:val="Heading2"/>
      </w:pPr>
      <w:r w:rsidRPr="00A52918">
        <w:lastRenderedPageBreak/>
        <w:t xml:space="preserve">Therapeutic Goods Administration </w:t>
      </w:r>
      <w:r>
        <w:t>(</w:t>
      </w:r>
      <w:r w:rsidR="001420B3" w:rsidRPr="005E22C2">
        <w:t>TGA</w:t>
      </w:r>
      <w:r>
        <w:t>)</w:t>
      </w:r>
      <w:r w:rsidR="001420B3" w:rsidRPr="005E22C2">
        <w:t xml:space="preserve"> approved </w:t>
      </w:r>
      <w:r w:rsidR="001420B3">
        <w:t>i</w:t>
      </w:r>
      <w:r w:rsidR="001420B3" w:rsidRPr="005E22C2">
        <w:t>ndications</w:t>
      </w:r>
    </w:p>
    <w:p w14:paraId="135860FD" w14:textId="597C999E" w:rsidR="002E1B27" w:rsidRDefault="007C4BC8" w:rsidP="003C31A6">
      <w:r>
        <w:t>Atezolizumab</w:t>
      </w:r>
      <w:r w:rsidR="00A83AC3">
        <w:t xml:space="preserve"> is </w:t>
      </w:r>
      <w:r w:rsidR="002E1B27">
        <w:t>TGA approved for:</w:t>
      </w:r>
    </w:p>
    <w:p w14:paraId="344D7220" w14:textId="2BC47781" w:rsidR="003C31A6" w:rsidRDefault="003C31A6" w:rsidP="007C4BC8">
      <w:pPr>
        <w:pStyle w:val="ListParagraph"/>
        <w:numPr>
          <w:ilvl w:val="0"/>
          <w:numId w:val="12"/>
        </w:numPr>
      </w:pPr>
      <w:r w:rsidRPr="003C31A6">
        <w:t xml:space="preserve">Early-stage </w:t>
      </w:r>
      <w:r w:rsidR="00C9640B">
        <w:t>NSCLC</w:t>
      </w:r>
    </w:p>
    <w:p w14:paraId="3CC9730F" w14:textId="2B296283" w:rsidR="003C31A6" w:rsidRDefault="003C31A6" w:rsidP="007C4BC8">
      <w:pPr>
        <w:pStyle w:val="ListParagraph"/>
        <w:numPr>
          <w:ilvl w:val="0"/>
          <w:numId w:val="12"/>
        </w:numPr>
      </w:pPr>
      <w:r w:rsidRPr="003C31A6">
        <w:t xml:space="preserve">Metastatic </w:t>
      </w:r>
      <w:r w:rsidR="00C9640B">
        <w:t>NSCLC</w:t>
      </w:r>
      <w:r w:rsidRPr="003C31A6" w:rsidDel="002E1B27">
        <w:t xml:space="preserve"> </w:t>
      </w:r>
    </w:p>
    <w:p w14:paraId="6A73695F" w14:textId="5346B9B3" w:rsidR="003C31A6" w:rsidRDefault="00AF6D59" w:rsidP="007C4BC8">
      <w:pPr>
        <w:pStyle w:val="ListParagraph"/>
        <w:numPr>
          <w:ilvl w:val="0"/>
          <w:numId w:val="12"/>
        </w:numPr>
      </w:pPr>
      <w:r>
        <w:t>SCLC</w:t>
      </w:r>
    </w:p>
    <w:p w14:paraId="493F9884" w14:textId="77777777" w:rsidR="003C31A6" w:rsidRDefault="003C31A6" w:rsidP="007C4BC8">
      <w:pPr>
        <w:pStyle w:val="ListParagraph"/>
        <w:numPr>
          <w:ilvl w:val="0"/>
          <w:numId w:val="12"/>
        </w:numPr>
      </w:pPr>
      <w:r>
        <w:t>Urothelial carcinoma</w:t>
      </w:r>
      <w:r w:rsidDel="002E1B27">
        <w:t xml:space="preserve"> </w:t>
      </w:r>
    </w:p>
    <w:p w14:paraId="53B7DC4A" w14:textId="77777777" w:rsidR="003C31A6" w:rsidRDefault="003C31A6" w:rsidP="007C4BC8">
      <w:pPr>
        <w:pStyle w:val="ListParagraph"/>
        <w:numPr>
          <w:ilvl w:val="0"/>
          <w:numId w:val="12"/>
        </w:numPr>
      </w:pPr>
      <w:r>
        <w:t>Triple-negative breast cancer</w:t>
      </w:r>
      <w:r w:rsidDel="002E1B27">
        <w:t xml:space="preserve"> </w:t>
      </w:r>
    </w:p>
    <w:p w14:paraId="3473CC97" w14:textId="77777777" w:rsidR="003C31A6" w:rsidRDefault="003C31A6" w:rsidP="007C4BC8">
      <w:pPr>
        <w:pStyle w:val="ListParagraph"/>
        <w:numPr>
          <w:ilvl w:val="0"/>
          <w:numId w:val="12"/>
        </w:numPr>
      </w:pPr>
      <w:r>
        <w:t>Hepatocellular carcinoma</w:t>
      </w:r>
      <w:r w:rsidDel="002E1B27">
        <w:t xml:space="preserve"> </w:t>
      </w:r>
    </w:p>
    <w:p w14:paraId="03AD660D" w14:textId="4125F01A" w:rsidR="00151B1C" w:rsidRPr="004170E4" w:rsidRDefault="004170E4" w:rsidP="007C4BC8">
      <w:r w:rsidRPr="004170E4">
        <w:t xml:space="preserve">Further information </w:t>
      </w:r>
      <w:r>
        <w:t xml:space="preserve">about atezolizumab’s registered indications </w:t>
      </w:r>
      <w:r w:rsidRPr="004170E4">
        <w:t xml:space="preserve">is available </w:t>
      </w:r>
      <w:r>
        <w:t xml:space="preserve">from the </w:t>
      </w:r>
      <w:hyperlink r:id="rId8" w:history="1">
        <w:r w:rsidRPr="004170E4">
          <w:rPr>
            <w:rStyle w:val="Hyperlink"/>
          </w:rPr>
          <w:t>Australian Register of Therapeutic Goods</w:t>
        </w:r>
      </w:hyperlink>
      <w:r>
        <w:t>.</w:t>
      </w:r>
    </w:p>
    <w:p w14:paraId="15E919C1" w14:textId="26E393E4" w:rsidR="006B709B" w:rsidRPr="00900C67" w:rsidRDefault="006B709B" w:rsidP="007C4BC8">
      <w:pPr>
        <w:rPr>
          <w:b/>
          <w:bCs/>
        </w:rPr>
      </w:pPr>
      <w:r w:rsidRPr="00900C67">
        <w:rPr>
          <w:b/>
          <w:bCs/>
        </w:rPr>
        <w:t>Dosage and administration</w:t>
      </w:r>
    </w:p>
    <w:p w14:paraId="65291A44" w14:textId="7ADD2318" w:rsidR="00A83AC3" w:rsidRPr="00324DAB" w:rsidRDefault="00A83AC3" w:rsidP="00A83AC3">
      <w:pPr>
        <w:pStyle w:val="Tabletitle"/>
      </w:pPr>
      <w:r w:rsidRPr="00324DAB">
        <w:t xml:space="preserve">Table </w:t>
      </w:r>
      <w:r>
        <w:t>1</w:t>
      </w:r>
      <w:r w:rsidRPr="00324DAB">
        <w:t xml:space="preserve">: Dosage and administration of </w:t>
      </w:r>
      <w:r w:rsidR="00C01CE6" w:rsidRPr="00C01CE6">
        <w:t xml:space="preserve">Atezolizumab for </w:t>
      </w:r>
      <w:r w:rsidR="00C9640B" w:rsidRPr="006B36FD">
        <w:rPr>
          <w:iCs/>
        </w:rPr>
        <w:t>ES-SCLC</w:t>
      </w:r>
    </w:p>
    <w:tbl>
      <w:tblPr>
        <w:tblStyle w:val="TableGrid"/>
        <w:tblW w:w="9180" w:type="dxa"/>
        <w:tblLook w:val="04A0" w:firstRow="1" w:lastRow="0" w:firstColumn="1" w:lastColumn="0" w:noHBand="0" w:noVBand="1"/>
      </w:tblPr>
      <w:tblGrid>
        <w:gridCol w:w="1980"/>
        <w:gridCol w:w="2693"/>
        <w:gridCol w:w="4507"/>
      </w:tblGrid>
      <w:tr w:rsidR="00A83AC3" w:rsidRPr="00A35800" w14:paraId="12799AFB" w14:textId="77777777" w:rsidTr="00F52E67">
        <w:trPr>
          <w:tblHeader/>
        </w:trPr>
        <w:tc>
          <w:tcPr>
            <w:tcW w:w="1980" w:type="dxa"/>
            <w:shd w:val="clear" w:color="auto" w:fill="BFBFBF" w:themeFill="background1" w:themeFillShade="BF"/>
          </w:tcPr>
          <w:p w14:paraId="74E19770" w14:textId="77777777" w:rsidR="00A83AC3" w:rsidRPr="00A35800" w:rsidRDefault="00A83AC3" w:rsidP="00F52E67">
            <w:pPr>
              <w:pStyle w:val="Tableheading"/>
              <w:rPr>
                <w:sz w:val="20"/>
                <w:szCs w:val="20"/>
              </w:rPr>
            </w:pPr>
            <w:r w:rsidRPr="00A35800">
              <w:rPr>
                <w:sz w:val="20"/>
                <w:szCs w:val="20"/>
              </w:rPr>
              <w:t>Brand name and sponsor</w:t>
            </w:r>
          </w:p>
        </w:tc>
        <w:tc>
          <w:tcPr>
            <w:tcW w:w="2693" w:type="dxa"/>
            <w:shd w:val="clear" w:color="auto" w:fill="BFBFBF" w:themeFill="background1" w:themeFillShade="BF"/>
          </w:tcPr>
          <w:p w14:paraId="0D7BA3BE" w14:textId="77777777" w:rsidR="00A83AC3" w:rsidRPr="00A35800" w:rsidRDefault="00A83AC3" w:rsidP="00F52E67">
            <w:pPr>
              <w:pStyle w:val="Tableheading"/>
              <w:rPr>
                <w:sz w:val="20"/>
                <w:szCs w:val="20"/>
              </w:rPr>
            </w:pPr>
            <w:r w:rsidRPr="00A35800">
              <w:rPr>
                <w:sz w:val="20"/>
                <w:szCs w:val="20"/>
              </w:rPr>
              <w:t>Product</w:t>
            </w:r>
          </w:p>
        </w:tc>
        <w:tc>
          <w:tcPr>
            <w:tcW w:w="4507" w:type="dxa"/>
            <w:shd w:val="clear" w:color="auto" w:fill="BFBFBF" w:themeFill="background1" w:themeFillShade="BF"/>
          </w:tcPr>
          <w:p w14:paraId="5B4573D5" w14:textId="77777777" w:rsidR="00A83AC3" w:rsidRPr="00A35800" w:rsidRDefault="00A83AC3" w:rsidP="00F52E67">
            <w:pPr>
              <w:pStyle w:val="Tableheading"/>
              <w:rPr>
                <w:sz w:val="20"/>
                <w:szCs w:val="20"/>
              </w:rPr>
            </w:pPr>
            <w:r w:rsidRPr="00A35800">
              <w:rPr>
                <w:sz w:val="20"/>
                <w:szCs w:val="20"/>
              </w:rPr>
              <w:t xml:space="preserve">Dose and frequency of administration </w:t>
            </w:r>
          </w:p>
        </w:tc>
      </w:tr>
      <w:tr w:rsidR="00A83AC3" w:rsidRPr="00A35800" w14:paraId="61C5C9A1" w14:textId="77777777" w:rsidTr="00F52E67">
        <w:tc>
          <w:tcPr>
            <w:tcW w:w="1980" w:type="dxa"/>
          </w:tcPr>
          <w:p w14:paraId="25C0794E" w14:textId="43DD5EAF" w:rsidR="00A83AC3" w:rsidRPr="00A35800" w:rsidRDefault="00922B67" w:rsidP="00F52E67">
            <w:pPr>
              <w:pStyle w:val="Tablewriting"/>
            </w:pPr>
            <w:r w:rsidRPr="00922B67">
              <w:t>Tecentriq</w:t>
            </w:r>
            <w:r>
              <w:t xml:space="preserve">, </w:t>
            </w:r>
            <w:r w:rsidRPr="00922B67">
              <w:t>Roche Products Pty Ltd</w:t>
            </w:r>
          </w:p>
        </w:tc>
        <w:tc>
          <w:tcPr>
            <w:tcW w:w="2693" w:type="dxa"/>
          </w:tcPr>
          <w:p w14:paraId="4B2287BE" w14:textId="77777777" w:rsidR="00C01CE6" w:rsidRDefault="00C01CE6" w:rsidP="00F52E67">
            <w:pPr>
              <w:pStyle w:val="Tablewriting"/>
            </w:pPr>
            <w:r w:rsidRPr="00C01CE6">
              <w:t xml:space="preserve">atezolizumab 1.2 g/20 mL injection, 20 mL vial </w:t>
            </w:r>
          </w:p>
          <w:p w14:paraId="19C00C1D" w14:textId="5FAEACA8" w:rsidR="00A83AC3" w:rsidRPr="00A35800" w:rsidRDefault="00C01CE6" w:rsidP="00F52E67">
            <w:pPr>
              <w:pStyle w:val="Tablewriting"/>
            </w:pPr>
            <w:r w:rsidRPr="00C01CE6">
              <w:t>atezolizumab 840 mg/14 mL injection, 14 mL vial</w:t>
            </w:r>
          </w:p>
        </w:tc>
        <w:tc>
          <w:tcPr>
            <w:tcW w:w="4507" w:type="dxa"/>
          </w:tcPr>
          <w:p w14:paraId="488F22B2" w14:textId="12C6905B" w:rsidR="005611C2" w:rsidRDefault="005611C2" w:rsidP="005611C2">
            <w:pPr>
              <w:pStyle w:val="Tablewriting"/>
            </w:pPr>
            <w:r>
              <w:t xml:space="preserve">During the induction phase, the recommended dose of </w:t>
            </w:r>
            <w:r w:rsidR="00A311F6">
              <w:t>atezolizumab</w:t>
            </w:r>
            <w:r>
              <w:t xml:space="preserve"> is 1200 mg, followed by carboplatin, and then etoposide administered</w:t>
            </w:r>
            <w:r w:rsidRPr="00922B67" w:rsidDel="005611C2">
              <w:t xml:space="preserve"> </w:t>
            </w:r>
            <w:r w:rsidRPr="005611C2">
              <w:t>by IV infusion on day 1. Etoposide is administered by IV infusion on days 2 and 3. This regimen is administered every 3 weeks for 4 cycles.</w:t>
            </w:r>
            <w:r w:rsidRPr="005611C2" w:rsidDel="005611C2">
              <w:t xml:space="preserve"> </w:t>
            </w:r>
          </w:p>
          <w:p w14:paraId="61B3419B" w14:textId="77777777" w:rsidR="00CA36DC" w:rsidRDefault="005611C2" w:rsidP="005611C2">
            <w:pPr>
              <w:pStyle w:val="Tablewriting"/>
            </w:pPr>
            <w:r w:rsidRPr="005611C2">
              <w:t xml:space="preserve">The induction phase is followed by a maintenance phase without chemotherapy in which the recommended dosage of </w:t>
            </w:r>
            <w:r w:rsidR="00F05B1F">
              <w:t xml:space="preserve">atezolizumab </w:t>
            </w:r>
            <w:r w:rsidRPr="005611C2">
              <w:t xml:space="preserve">is either; </w:t>
            </w:r>
          </w:p>
          <w:p w14:paraId="42F760F2" w14:textId="2D6A56E9" w:rsidR="005611C2" w:rsidRDefault="005611C2" w:rsidP="009355DF">
            <w:pPr>
              <w:pStyle w:val="Tablewriting"/>
              <w:numPr>
                <w:ilvl w:val="0"/>
                <w:numId w:val="26"/>
              </w:numPr>
            </w:pPr>
            <w:r>
              <w:t>840 mg every 2 weeks</w:t>
            </w:r>
            <w:r w:rsidR="00CA36DC">
              <w:t>,</w:t>
            </w:r>
            <w:r>
              <w:t xml:space="preserve"> </w:t>
            </w:r>
          </w:p>
          <w:p w14:paraId="274F0E2A" w14:textId="6394ECAD" w:rsidR="005611C2" w:rsidRDefault="005611C2" w:rsidP="009355DF">
            <w:pPr>
              <w:pStyle w:val="Tablewriting"/>
              <w:numPr>
                <w:ilvl w:val="0"/>
                <w:numId w:val="26"/>
              </w:numPr>
            </w:pPr>
            <w:r>
              <w:t>1200 mg every 3 weeks or</w:t>
            </w:r>
          </w:p>
          <w:p w14:paraId="373E0800" w14:textId="6348A65A" w:rsidR="00A83AC3" w:rsidRPr="00A35800" w:rsidRDefault="005611C2" w:rsidP="009355DF">
            <w:pPr>
              <w:pStyle w:val="Tablewriting"/>
              <w:numPr>
                <w:ilvl w:val="0"/>
                <w:numId w:val="26"/>
              </w:numPr>
            </w:pPr>
            <w:r>
              <w:t>1680 mg every 4 weeks</w:t>
            </w:r>
            <w:r w:rsidR="00CA36DC">
              <w:t>.</w:t>
            </w:r>
            <w:r w:rsidRPr="00922B67" w:rsidDel="005611C2">
              <w:t xml:space="preserve"> </w:t>
            </w:r>
          </w:p>
        </w:tc>
      </w:tr>
    </w:tbl>
    <w:p w14:paraId="7BD51953" w14:textId="6DA84DE0" w:rsidR="00A83AC3" w:rsidRPr="00D50934" w:rsidRDefault="00A83AC3" w:rsidP="00A83AC3">
      <w:pPr>
        <w:pStyle w:val="Notes"/>
      </w:pPr>
      <w:r w:rsidRPr="00D50934">
        <w:t>Source: Product Information</w:t>
      </w:r>
    </w:p>
    <w:p w14:paraId="48FBE9A1" w14:textId="3765B2B9" w:rsidR="00151B1C" w:rsidRDefault="00A83AC3" w:rsidP="00151B1C">
      <w:r w:rsidRPr="002F61CA">
        <w:t xml:space="preserve">The current Product Information (PI) and Consumer Medicine Information (CMI) are available from </w:t>
      </w:r>
      <w:hyperlink r:id="rId9" w:history="1">
        <w:r w:rsidRPr="004A33AB">
          <w:rPr>
            <w:rStyle w:val="Hyperlink"/>
          </w:rPr>
          <w:t>the TGA (Product Information)</w:t>
        </w:r>
      </w:hyperlink>
      <w:r w:rsidRPr="004A33AB">
        <w:t xml:space="preserve"> and </w:t>
      </w:r>
      <w:hyperlink r:id="rId10" w:history="1">
        <w:r w:rsidRPr="004A33AB">
          <w:rPr>
            <w:rStyle w:val="Hyperlink"/>
          </w:rPr>
          <w:t>the TGA (Consumer Medicines Information)</w:t>
        </w:r>
      </w:hyperlink>
      <w:r w:rsidRPr="004A33AB">
        <w:t>.</w:t>
      </w:r>
    </w:p>
    <w:p w14:paraId="53863ED8" w14:textId="6025C3ED" w:rsidR="00D87DAD" w:rsidRDefault="00D87DAD">
      <w:pPr>
        <w:spacing w:line="276" w:lineRule="auto"/>
      </w:pPr>
      <w:r>
        <w:br w:type="page"/>
      </w:r>
    </w:p>
    <w:p w14:paraId="27C3642C" w14:textId="35E08804" w:rsidR="00800C07" w:rsidRPr="007247B9" w:rsidDel="00EE2BBB" w:rsidRDefault="00800C07" w:rsidP="00800C07">
      <w:pPr>
        <w:pStyle w:val="Heading2"/>
      </w:pPr>
      <w:r w:rsidRPr="007247B9" w:rsidDel="00EE2BBB">
        <w:lastRenderedPageBreak/>
        <w:t>PBS listing details</w:t>
      </w:r>
      <w:r w:rsidDel="00EE2BBB">
        <w:t xml:space="preserve"> (as at </w:t>
      </w:r>
      <w:r>
        <w:t>1 July 2022</w:t>
      </w:r>
      <w:r w:rsidDel="00EE2BBB">
        <w:t>)</w:t>
      </w:r>
    </w:p>
    <w:p w14:paraId="0D2B2DFC" w14:textId="6781CF44" w:rsidR="00A83AC3" w:rsidRPr="001420B3" w:rsidDel="00EE2BBB" w:rsidRDefault="00A83AC3" w:rsidP="00A83AC3">
      <w:pPr>
        <w:pStyle w:val="Tabletitle"/>
        <w:keepNext/>
      </w:pPr>
      <w:r w:rsidRPr="001420B3" w:rsidDel="00EE2BBB">
        <w:t xml:space="preserve">Table </w:t>
      </w:r>
      <w:r>
        <w:t>2</w:t>
      </w:r>
      <w:r w:rsidRPr="001420B3" w:rsidDel="00EE2BBB">
        <w:t xml:space="preserve">: </w:t>
      </w:r>
      <w:r w:rsidDel="00EE2BBB">
        <w:t xml:space="preserve">PBS listing of </w:t>
      </w:r>
      <w:r w:rsidR="00F142E3">
        <w:t>a</w:t>
      </w:r>
      <w:r w:rsidR="00C01CE6" w:rsidRPr="00C01CE6">
        <w:t xml:space="preserve">tezolizumab </w:t>
      </w:r>
      <w:r w:rsidR="006A790D" w:rsidRPr="00C01CE6">
        <w:t xml:space="preserve">for </w:t>
      </w:r>
      <w:r w:rsidR="006A790D">
        <w:t>ES</w:t>
      </w:r>
      <w:r w:rsidR="00AF6D59">
        <w:t>-</w:t>
      </w:r>
      <w:r w:rsidR="00C9640B">
        <w:t>SCLC</w:t>
      </w:r>
    </w:p>
    <w:tbl>
      <w:tblPr>
        <w:tblStyle w:val="TableGrid"/>
        <w:tblW w:w="8784" w:type="dxa"/>
        <w:tblLayout w:type="fixed"/>
        <w:tblLook w:val="04A0" w:firstRow="1" w:lastRow="0" w:firstColumn="1" w:lastColumn="0" w:noHBand="0" w:noVBand="1"/>
      </w:tblPr>
      <w:tblGrid>
        <w:gridCol w:w="994"/>
        <w:gridCol w:w="2970"/>
        <w:gridCol w:w="1276"/>
        <w:gridCol w:w="719"/>
        <w:gridCol w:w="1183"/>
        <w:gridCol w:w="1642"/>
      </w:tblGrid>
      <w:tr w:rsidR="00A83AC3" w:rsidRPr="00A35800" w:rsidDel="00EE2BBB" w14:paraId="4A7EDD42" w14:textId="77777777" w:rsidTr="00A91A00">
        <w:trPr>
          <w:trHeight w:val="644"/>
          <w:tblHeader/>
        </w:trPr>
        <w:tc>
          <w:tcPr>
            <w:tcW w:w="994" w:type="dxa"/>
            <w:shd w:val="clear" w:color="auto" w:fill="BFBFBF" w:themeFill="background1" w:themeFillShade="BF"/>
          </w:tcPr>
          <w:p w14:paraId="4C8FC29C" w14:textId="77777777" w:rsidR="00A83AC3" w:rsidRPr="00A35800" w:rsidDel="00EE2BBB" w:rsidRDefault="00A83AC3" w:rsidP="00F52E67">
            <w:pPr>
              <w:pStyle w:val="Tableheading"/>
              <w:rPr>
                <w:sz w:val="20"/>
                <w:szCs w:val="20"/>
              </w:rPr>
            </w:pPr>
            <w:bookmarkStart w:id="3" w:name="_Hlk112852064"/>
            <w:r w:rsidRPr="00A35800" w:rsidDel="00EE2BBB">
              <w:rPr>
                <w:sz w:val="20"/>
                <w:szCs w:val="20"/>
              </w:rPr>
              <w:t>Item</w:t>
            </w:r>
          </w:p>
        </w:tc>
        <w:tc>
          <w:tcPr>
            <w:tcW w:w="2970" w:type="dxa"/>
            <w:shd w:val="clear" w:color="auto" w:fill="BFBFBF" w:themeFill="background1" w:themeFillShade="BF"/>
          </w:tcPr>
          <w:p w14:paraId="4229BF00" w14:textId="77777777" w:rsidR="00A83AC3" w:rsidRPr="00A35800" w:rsidDel="00EE2BBB" w:rsidRDefault="00A83AC3" w:rsidP="00F52E67">
            <w:pPr>
              <w:pStyle w:val="Tableheading"/>
              <w:rPr>
                <w:sz w:val="20"/>
                <w:szCs w:val="20"/>
              </w:rPr>
            </w:pPr>
            <w:r w:rsidRPr="00A35800" w:rsidDel="00EE2BBB">
              <w:rPr>
                <w:sz w:val="20"/>
                <w:szCs w:val="20"/>
              </w:rPr>
              <w:t>Name, form &amp; strength, pack size</w:t>
            </w:r>
          </w:p>
        </w:tc>
        <w:tc>
          <w:tcPr>
            <w:tcW w:w="1276" w:type="dxa"/>
            <w:shd w:val="clear" w:color="auto" w:fill="BFBFBF" w:themeFill="background1" w:themeFillShade="BF"/>
          </w:tcPr>
          <w:p w14:paraId="56914528" w14:textId="7E160D5F" w:rsidR="00A83AC3" w:rsidRPr="00A35800" w:rsidDel="00EE2BBB" w:rsidRDefault="00A83AC3" w:rsidP="00F52E67">
            <w:pPr>
              <w:pStyle w:val="Tableheading"/>
              <w:rPr>
                <w:sz w:val="20"/>
                <w:szCs w:val="20"/>
              </w:rPr>
            </w:pPr>
            <w:r w:rsidRPr="00A35800" w:rsidDel="00EE2BBB">
              <w:rPr>
                <w:sz w:val="20"/>
                <w:szCs w:val="20"/>
              </w:rPr>
              <w:t xml:space="preserve">Max. </w:t>
            </w:r>
            <w:r w:rsidR="00A91A00">
              <w:rPr>
                <w:sz w:val="20"/>
                <w:szCs w:val="20"/>
              </w:rPr>
              <w:t>amt</w:t>
            </w:r>
            <w:r w:rsidRPr="00A35800" w:rsidDel="00EE2BBB">
              <w:rPr>
                <w:sz w:val="20"/>
                <w:szCs w:val="20"/>
              </w:rPr>
              <w:t xml:space="preserve">. </w:t>
            </w:r>
          </w:p>
        </w:tc>
        <w:tc>
          <w:tcPr>
            <w:tcW w:w="719" w:type="dxa"/>
            <w:shd w:val="clear" w:color="auto" w:fill="BFBFBF" w:themeFill="background1" w:themeFillShade="BF"/>
          </w:tcPr>
          <w:p w14:paraId="1E16E76D" w14:textId="77777777" w:rsidR="00A83AC3" w:rsidRPr="00A35800" w:rsidDel="00EE2BBB" w:rsidRDefault="00A83AC3" w:rsidP="00F52E67">
            <w:pPr>
              <w:pStyle w:val="Tableheading"/>
              <w:rPr>
                <w:sz w:val="20"/>
                <w:szCs w:val="20"/>
              </w:rPr>
            </w:pPr>
            <w:r w:rsidRPr="00A35800" w:rsidDel="00EE2BBB">
              <w:rPr>
                <w:sz w:val="20"/>
                <w:szCs w:val="20"/>
              </w:rPr>
              <w:t xml:space="preserve">Rpts </w:t>
            </w:r>
          </w:p>
        </w:tc>
        <w:tc>
          <w:tcPr>
            <w:tcW w:w="1183" w:type="dxa"/>
            <w:shd w:val="clear" w:color="auto" w:fill="BFBFBF" w:themeFill="background1" w:themeFillShade="BF"/>
          </w:tcPr>
          <w:p w14:paraId="6FB8F68B" w14:textId="2712EE28" w:rsidR="00A83AC3" w:rsidRPr="00A35800" w:rsidDel="00EE2BBB" w:rsidRDefault="00A83AC3" w:rsidP="00F52E67">
            <w:pPr>
              <w:pStyle w:val="Tableheading"/>
              <w:rPr>
                <w:sz w:val="20"/>
                <w:szCs w:val="20"/>
              </w:rPr>
            </w:pPr>
            <w:r w:rsidRPr="00A35800" w:rsidDel="00EE2BBB">
              <w:rPr>
                <w:sz w:val="20"/>
                <w:szCs w:val="20"/>
              </w:rPr>
              <w:t>DPM</w:t>
            </w:r>
            <w:r w:rsidR="00937147">
              <w:rPr>
                <w:sz w:val="20"/>
                <w:szCs w:val="20"/>
              </w:rPr>
              <w:t>A</w:t>
            </w:r>
          </w:p>
        </w:tc>
        <w:tc>
          <w:tcPr>
            <w:tcW w:w="1642" w:type="dxa"/>
            <w:shd w:val="clear" w:color="auto" w:fill="BFBFBF" w:themeFill="background1" w:themeFillShade="BF"/>
          </w:tcPr>
          <w:p w14:paraId="25D72A4F" w14:textId="77777777" w:rsidR="00A83AC3" w:rsidRPr="00A35800" w:rsidDel="00EE2BBB" w:rsidRDefault="00A83AC3" w:rsidP="00F52E67">
            <w:pPr>
              <w:pStyle w:val="Tableheading"/>
              <w:rPr>
                <w:sz w:val="20"/>
                <w:szCs w:val="20"/>
              </w:rPr>
            </w:pPr>
            <w:r w:rsidRPr="00A35800" w:rsidDel="00EE2BBB">
              <w:rPr>
                <w:sz w:val="20"/>
                <w:szCs w:val="20"/>
              </w:rPr>
              <w:t>Brand name and manufacturer</w:t>
            </w:r>
          </w:p>
        </w:tc>
      </w:tr>
      <w:tr w:rsidR="00D21611" w:rsidRPr="00A35800" w:rsidDel="00EE2BBB" w14:paraId="436FA9EF" w14:textId="77777777" w:rsidTr="00A91A00">
        <w:trPr>
          <w:trHeight w:val="202"/>
          <w:tblHeader/>
        </w:trPr>
        <w:tc>
          <w:tcPr>
            <w:tcW w:w="994" w:type="dxa"/>
            <w:shd w:val="clear" w:color="auto" w:fill="auto"/>
          </w:tcPr>
          <w:p w14:paraId="7FFB0E88" w14:textId="51D49A63" w:rsidR="00D21611" w:rsidRPr="00A35800" w:rsidDel="00EE2BBB" w:rsidRDefault="00D21611">
            <w:pPr>
              <w:pStyle w:val="Tablewriting"/>
            </w:pPr>
            <w:r w:rsidRPr="00FB0220">
              <w:t>11929W</w:t>
            </w:r>
          </w:p>
        </w:tc>
        <w:tc>
          <w:tcPr>
            <w:tcW w:w="2970" w:type="dxa"/>
            <w:shd w:val="clear" w:color="auto" w:fill="auto"/>
          </w:tcPr>
          <w:p w14:paraId="5D696447" w14:textId="6823B144" w:rsidR="00D21611" w:rsidRPr="00A35800" w:rsidDel="00EE2BBB" w:rsidRDefault="00D21611" w:rsidP="00937147">
            <w:pPr>
              <w:pStyle w:val="Tablewriting"/>
            </w:pPr>
            <w:r>
              <w:t>atezolizumab 1.2 g/20 mL injection, 20 mL vial</w:t>
            </w:r>
          </w:p>
        </w:tc>
        <w:tc>
          <w:tcPr>
            <w:tcW w:w="1276" w:type="dxa"/>
            <w:shd w:val="clear" w:color="auto" w:fill="auto"/>
          </w:tcPr>
          <w:p w14:paraId="2F38CEC9" w14:textId="269AB979" w:rsidR="00D21611" w:rsidRPr="00A35800" w:rsidDel="00EE2BBB" w:rsidRDefault="00D21611" w:rsidP="00F52E67">
            <w:pPr>
              <w:pStyle w:val="Tablewriting"/>
            </w:pPr>
            <w:r>
              <w:t>1200</w:t>
            </w:r>
            <w:r w:rsidR="007C096E">
              <w:t xml:space="preserve"> </w:t>
            </w:r>
            <w:r>
              <w:t>mg</w:t>
            </w:r>
          </w:p>
        </w:tc>
        <w:tc>
          <w:tcPr>
            <w:tcW w:w="719" w:type="dxa"/>
            <w:shd w:val="clear" w:color="auto" w:fill="auto"/>
          </w:tcPr>
          <w:p w14:paraId="3161CA70" w14:textId="1957FFA6" w:rsidR="00D21611" w:rsidRPr="00A35800" w:rsidDel="00EE2BBB" w:rsidRDefault="00D21611" w:rsidP="00F7252A">
            <w:pPr>
              <w:pStyle w:val="Tablewriting"/>
            </w:pPr>
            <w:r>
              <w:t>4</w:t>
            </w:r>
          </w:p>
        </w:tc>
        <w:tc>
          <w:tcPr>
            <w:tcW w:w="1183" w:type="dxa"/>
            <w:shd w:val="clear" w:color="auto" w:fill="auto"/>
          </w:tcPr>
          <w:p w14:paraId="0FA0073A" w14:textId="0123E148" w:rsidR="00D21611" w:rsidRPr="00A35800" w:rsidDel="00EE2BBB" w:rsidRDefault="00D21611" w:rsidP="00F52E67">
            <w:pPr>
              <w:pStyle w:val="Tablewriting"/>
            </w:pPr>
            <w:r w:rsidRPr="00937147">
              <w:t>$7189.56</w:t>
            </w:r>
          </w:p>
        </w:tc>
        <w:tc>
          <w:tcPr>
            <w:tcW w:w="1642" w:type="dxa"/>
            <w:vMerge w:val="restart"/>
            <w:shd w:val="clear" w:color="auto" w:fill="auto"/>
          </w:tcPr>
          <w:p w14:paraId="04FC90AC" w14:textId="579B21A1" w:rsidR="00A91A00" w:rsidRDefault="00A91A00" w:rsidP="00F52E67">
            <w:pPr>
              <w:pStyle w:val="Tablewriting"/>
            </w:pPr>
            <w:r>
              <w:t>Tecentriq®</w:t>
            </w:r>
          </w:p>
          <w:p w14:paraId="0941FC10" w14:textId="2643756D" w:rsidR="00D21611" w:rsidRPr="00A35800" w:rsidDel="00EE2BBB" w:rsidRDefault="00D21611" w:rsidP="00F52E67">
            <w:pPr>
              <w:pStyle w:val="Tablewriting"/>
            </w:pPr>
            <w:r w:rsidRPr="00937147">
              <w:t>Roche Products Pty Ltd</w:t>
            </w:r>
          </w:p>
        </w:tc>
      </w:tr>
      <w:tr w:rsidR="00D21611" w:rsidRPr="00A35800" w:rsidDel="00EE2BBB" w14:paraId="63E3C8BF" w14:textId="77777777" w:rsidTr="00A91A00">
        <w:trPr>
          <w:trHeight w:val="512"/>
          <w:tblHeader/>
        </w:trPr>
        <w:tc>
          <w:tcPr>
            <w:tcW w:w="994" w:type="dxa"/>
            <w:shd w:val="clear" w:color="auto" w:fill="auto"/>
          </w:tcPr>
          <w:p w14:paraId="3CD1DE24" w14:textId="77777777" w:rsidR="00D21611" w:rsidRDefault="00D21611" w:rsidP="007653CC">
            <w:pPr>
              <w:pStyle w:val="Tablewriting"/>
            </w:pPr>
            <w:r w:rsidRPr="00FB0220">
              <w:t>11928T</w:t>
            </w:r>
          </w:p>
          <w:p w14:paraId="5DF4AF4C" w14:textId="213F0884" w:rsidR="00D21611" w:rsidRPr="00A35800" w:rsidDel="00EE2BBB" w:rsidRDefault="00D21611" w:rsidP="007653CC">
            <w:pPr>
              <w:pStyle w:val="Tablewriting"/>
            </w:pPr>
          </w:p>
        </w:tc>
        <w:tc>
          <w:tcPr>
            <w:tcW w:w="2970" w:type="dxa"/>
            <w:shd w:val="clear" w:color="auto" w:fill="auto"/>
          </w:tcPr>
          <w:p w14:paraId="0EF5E92E" w14:textId="0DB19E83" w:rsidR="00D21611" w:rsidRPr="00A35800" w:rsidDel="00EE2BBB" w:rsidRDefault="00D21611" w:rsidP="00937147">
            <w:pPr>
              <w:pStyle w:val="Tablewriting"/>
            </w:pPr>
            <w:r>
              <w:t>atezolizumab 1.2 g/20 mL injection, 20 mL vial</w:t>
            </w:r>
          </w:p>
        </w:tc>
        <w:tc>
          <w:tcPr>
            <w:tcW w:w="1276" w:type="dxa"/>
            <w:shd w:val="clear" w:color="auto" w:fill="auto"/>
          </w:tcPr>
          <w:p w14:paraId="0AFF49C7" w14:textId="18CA0B2F" w:rsidR="00D21611" w:rsidRPr="00A35800" w:rsidDel="00EE2BBB" w:rsidRDefault="00D21611" w:rsidP="00F52E67">
            <w:pPr>
              <w:pStyle w:val="Tablewriting"/>
            </w:pPr>
            <w:r>
              <w:t>1200</w:t>
            </w:r>
            <w:r w:rsidR="007C096E">
              <w:t xml:space="preserve"> </w:t>
            </w:r>
            <w:r>
              <w:t>mg</w:t>
            </w:r>
          </w:p>
        </w:tc>
        <w:tc>
          <w:tcPr>
            <w:tcW w:w="719" w:type="dxa"/>
            <w:shd w:val="clear" w:color="auto" w:fill="auto"/>
          </w:tcPr>
          <w:p w14:paraId="1BA16DA7" w14:textId="77777777" w:rsidR="00D21611" w:rsidRDefault="00D21611" w:rsidP="00F7252A">
            <w:pPr>
              <w:pStyle w:val="Tablewriting"/>
            </w:pPr>
            <w:r>
              <w:t>4</w:t>
            </w:r>
          </w:p>
          <w:p w14:paraId="7EBE1661" w14:textId="1880A2A0" w:rsidR="00D21611" w:rsidRPr="00A35800" w:rsidDel="00EE2BBB" w:rsidRDefault="00D21611">
            <w:pPr>
              <w:pStyle w:val="Tablewriting"/>
            </w:pPr>
          </w:p>
        </w:tc>
        <w:tc>
          <w:tcPr>
            <w:tcW w:w="1183" w:type="dxa"/>
            <w:shd w:val="clear" w:color="auto" w:fill="auto"/>
          </w:tcPr>
          <w:p w14:paraId="5D6D8531" w14:textId="18B56CA0" w:rsidR="00D21611" w:rsidRPr="00A35800" w:rsidDel="00EE2BBB" w:rsidRDefault="00D21611" w:rsidP="00F52E67">
            <w:pPr>
              <w:pStyle w:val="Tablewriting"/>
            </w:pPr>
            <w:r w:rsidRPr="00937147">
              <w:t>$7330.62</w:t>
            </w:r>
          </w:p>
        </w:tc>
        <w:tc>
          <w:tcPr>
            <w:tcW w:w="1642" w:type="dxa"/>
            <w:vMerge/>
            <w:shd w:val="clear" w:color="auto" w:fill="auto"/>
          </w:tcPr>
          <w:p w14:paraId="4D9B8FAD" w14:textId="77777777" w:rsidR="00D21611" w:rsidRPr="00A35800" w:rsidDel="00EE2BBB" w:rsidRDefault="00D21611" w:rsidP="00F52E67">
            <w:pPr>
              <w:pStyle w:val="Tablewriting"/>
            </w:pPr>
          </w:p>
        </w:tc>
      </w:tr>
      <w:tr w:rsidR="00D21611" w:rsidRPr="00A35800" w:rsidDel="00EE2BBB" w14:paraId="7DFFAA13" w14:textId="77777777" w:rsidTr="00A91A00">
        <w:trPr>
          <w:trHeight w:val="512"/>
          <w:tblHeader/>
        </w:trPr>
        <w:tc>
          <w:tcPr>
            <w:tcW w:w="994" w:type="dxa"/>
            <w:shd w:val="clear" w:color="auto" w:fill="auto"/>
          </w:tcPr>
          <w:p w14:paraId="4186DAC3" w14:textId="77777777" w:rsidR="00D21611" w:rsidRDefault="00D21611" w:rsidP="00D21611">
            <w:pPr>
              <w:pStyle w:val="Tablewriting"/>
            </w:pPr>
            <w:r w:rsidRPr="00E61096">
              <w:t>12078Q</w:t>
            </w:r>
          </w:p>
          <w:p w14:paraId="565E3A92" w14:textId="70A7EB23" w:rsidR="00D21611" w:rsidRPr="00EC7DD9" w:rsidRDefault="00D21611" w:rsidP="00D21611">
            <w:pPr>
              <w:pStyle w:val="Tablewriting"/>
            </w:pPr>
          </w:p>
        </w:tc>
        <w:tc>
          <w:tcPr>
            <w:tcW w:w="2970" w:type="dxa"/>
            <w:shd w:val="clear" w:color="auto" w:fill="auto"/>
          </w:tcPr>
          <w:p w14:paraId="77F9DBA3" w14:textId="07AC7FA9" w:rsidR="00D21611" w:rsidRDefault="00D21611" w:rsidP="00D21611">
            <w:pPr>
              <w:pStyle w:val="Tablewriting"/>
            </w:pPr>
            <w:r>
              <w:t>atezolizumab 840 mg/14 mL injection, 14 mL vial</w:t>
            </w:r>
          </w:p>
        </w:tc>
        <w:tc>
          <w:tcPr>
            <w:tcW w:w="1276" w:type="dxa"/>
            <w:shd w:val="clear" w:color="auto" w:fill="auto"/>
          </w:tcPr>
          <w:p w14:paraId="476BEBEF" w14:textId="38BBD3EF" w:rsidR="00D21611" w:rsidRDefault="00D21611" w:rsidP="00D21611">
            <w:pPr>
              <w:pStyle w:val="Tablewriting"/>
            </w:pPr>
            <w:r>
              <w:t>1680</w:t>
            </w:r>
            <w:r w:rsidR="007C096E">
              <w:t xml:space="preserve">  </w:t>
            </w:r>
            <w:r>
              <w:t>mg</w:t>
            </w:r>
          </w:p>
        </w:tc>
        <w:tc>
          <w:tcPr>
            <w:tcW w:w="719" w:type="dxa"/>
            <w:shd w:val="clear" w:color="auto" w:fill="auto"/>
          </w:tcPr>
          <w:p w14:paraId="5015FF66" w14:textId="77777777" w:rsidR="00D21611" w:rsidRDefault="00D21611" w:rsidP="00CA36DC">
            <w:pPr>
              <w:pStyle w:val="Tablewriting"/>
            </w:pPr>
            <w:r>
              <w:t>3</w:t>
            </w:r>
          </w:p>
          <w:p w14:paraId="12470313" w14:textId="59912C63" w:rsidR="00D21611" w:rsidRDefault="00D21611" w:rsidP="00F7252A">
            <w:pPr>
              <w:pStyle w:val="Tablewriting"/>
            </w:pPr>
          </w:p>
        </w:tc>
        <w:tc>
          <w:tcPr>
            <w:tcW w:w="1183" w:type="dxa"/>
            <w:shd w:val="clear" w:color="auto" w:fill="auto"/>
          </w:tcPr>
          <w:p w14:paraId="494D9BCF" w14:textId="5B3963D6" w:rsidR="00D21611" w:rsidRPr="00EC7DD9" w:rsidRDefault="00D21611" w:rsidP="00D21611">
            <w:pPr>
              <w:pStyle w:val="Tablewriting"/>
            </w:pPr>
            <w:r w:rsidRPr="00111605">
              <w:t>$10030.55</w:t>
            </w:r>
          </w:p>
        </w:tc>
        <w:tc>
          <w:tcPr>
            <w:tcW w:w="1642" w:type="dxa"/>
            <w:vMerge/>
            <w:shd w:val="clear" w:color="auto" w:fill="auto"/>
          </w:tcPr>
          <w:p w14:paraId="415F3EF9" w14:textId="77777777" w:rsidR="00D21611" w:rsidRPr="00A35800" w:rsidDel="00EE2BBB" w:rsidRDefault="00D21611" w:rsidP="00D21611">
            <w:pPr>
              <w:pStyle w:val="Tablewriting"/>
            </w:pPr>
          </w:p>
        </w:tc>
      </w:tr>
      <w:tr w:rsidR="00D21611" w:rsidRPr="00A35800" w:rsidDel="00EE2BBB" w14:paraId="652A2BF4" w14:textId="77777777" w:rsidTr="00A91A00">
        <w:trPr>
          <w:trHeight w:val="300"/>
          <w:tblHeader/>
        </w:trPr>
        <w:tc>
          <w:tcPr>
            <w:tcW w:w="994" w:type="dxa"/>
            <w:shd w:val="clear" w:color="auto" w:fill="auto"/>
          </w:tcPr>
          <w:p w14:paraId="2D9E918C" w14:textId="77777777" w:rsidR="00D21611" w:rsidRDefault="00D21611" w:rsidP="00D21611">
            <w:pPr>
              <w:pStyle w:val="Tablewriting"/>
            </w:pPr>
            <w:r w:rsidRPr="00E61096">
              <w:t>12076N</w:t>
            </w:r>
          </w:p>
          <w:p w14:paraId="5D5C1686" w14:textId="41F30263" w:rsidR="00D21611" w:rsidRPr="00EC7DD9" w:rsidRDefault="00D21611" w:rsidP="00D21611">
            <w:pPr>
              <w:pStyle w:val="Tablewriting"/>
            </w:pPr>
          </w:p>
        </w:tc>
        <w:tc>
          <w:tcPr>
            <w:tcW w:w="2970" w:type="dxa"/>
            <w:shd w:val="clear" w:color="auto" w:fill="auto"/>
          </w:tcPr>
          <w:p w14:paraId="30D8FBE1" w14:textId="3E431F9D" w:rsidR="00D21611" w:rsidRDefault="00D21611" w:rsidP="00D21611">
            <w:pPr>
              <w:pStyle w:val="Tablewriting"/>
            </w:pPr>
            <w:r>
              <w:t>atezolizumab 840 mg/14 mL injection, 14 mL vial</w:t>
            </w:r>
          </w:p>
        </w:tc>
        <w:tc>
          <w:tcPr>
            <w:tcW w:w="1276" w:type="dxa"/>
            <w:shd w:val="clear" w:color="auto" w:fill="auto"/>
          </w:tcPr>
          <w:p w14:paraId="0F43C17B" w14:textId="5721E602" w:rsidR="00D21611" w:rsidRDefault="00D21611" w:rsidP="00D21611">
            <w:pPr>
              <w:pStyle w:val="Tablewriting"/>
            </w:pPr>
            <w:r>
              <w:t>1680</w:t>
            </w:r>
            <w:r w:rsidR="007C096E">
              <w:t xml:space="preserve">  </w:t>
            </w:r>
            <w:r>
              <w:t>mg</w:t>
            </w:r>
          </w:p>
        </w:tc>
        <w:tc>
          <w:tcPr>
            <w:tcW w:w="719" w:type="dxa"/>
            <w:shd w:val="clear" w:color="auto" w:fill="auto"/>
          </w:tcPr>
          <w:p w14:paraId="6358D4CC" w14:textId="77777777" w:rsidR="00D21611" w:rsidRDefault="00D21611" w:rsidP="00CA36DC">
            <w:pPr>
              <w:pStyle w:val="Tablewriting"/>
            </w:pPr>
            <w:r>
              <w:t>3</w:t>
            </w:r>
          </w:p>
          <w:p w14:paraId="35623DE3" w14:textId="0A9CB62D" w:rsidR="00D21611" w:rsidRDefault="00D21611" w:rsidP="00F7252A">
            <w:pPr>
              <w:pStyle w:val="Tablewriting"/>
            </w:pPr>
          </w:p>
        </w:tc>
        <w:tc>
          <w:tcPr>
            <w:tcW w:w="1183" w:type="dxa"/>
            <w:shd w:val="clear" w:color="auto" w:fill="auto"/>
          </w:tcPr>
          <w:p w14:paraId="14ECFBC5" w14:textId="6959BE57" w:rsidR="00D21611" w:rsidRPr="00EC7DD9" w:rsidRDefault="00D21611" w:rsidP="00D21611">
            <w:pPr>
              <w:pStyle w:val="Tablewriting"/>
            </w:pPr>
            <w:r w:rsidRPr="00E61096">
              <w:t>$10211.38</w:t>
            </w:r>
            <w:r w:rsidRPr="00E61096">
              <w:tab/>
            </w:r>
          </w:p>
        </w:tc>
        <w:tc>
          <w:tcPr>
            <w:tcW w:w="1642" w:type="dxa"/>
            <w:vMerge/>
            <w:shd w:val="clear" w:color="auto" w:fill="auto"/>
          </w:tcPr>
          <w:p w14:paraId="628360EC" w14:textId="77777777" w:rsidR="00D21611" w:rsidRPr="00A35800" w:rsidDel="00EE2BBB" w:rsidRDefault="00D21611" w:rsidP="00D21611">
            <w:pPr>
              <w:pStyle w:val="Tablewriting"/>
            </w:pPr>
          </w:p>
        </w:tc>
      </w:tr>
    </w:tbl>
    <w:bookmarkEnd w:id="3"/>
    <w:p w14:paraId="0F9C2638" w14:textId="3EDF3D36" w:rsidR="00D21611" w:rsidRDefault="00A83AC3" w:rsidP="003054EF">
      <w:pPr>
        <w:pStyle w:val="Notes"/>
      </w:pPr>
      <w:r w:rsidRPr="00A35800" w:rsidDel="00EE2BBB">
        <w:t xml:space="preserve">Source: </w:t>
      </w:r>
      <w:r w:rsidDel="00EE2BBB">
        <w:t xml:space="preserve">the </w:t>
      </w:r>
      <w:hyperlink r:id="rId11" w:history="1">
        <w:r w:rsidRPr="004A33AB" w:rsidDel="00EE2BBB">
          <w:rPr>
            <w:rStyle w:val="Hyperlink"/>
          </w:rPr>
          <w:t>PBS website</w:t>
        </w:r>
      </w:hyperlink>
      <w:r w:rsidRPr="004A33AB" w:rsidDel="00EE2BBB">
        <w:t xml:space="preserve">.  </w:t>
      </w:r>
      <w:r w:rsidR="007C096E">
        <w:t xml:space="preserve">Note: </w:t>
      </w:r>
      <w:r w:rsidRPr="004A33AB" w:rsidDel="00EE2BBB">
        <w:t>Special</w:t>
      </w:r>
      <w:r w:rsidRPr="0080485E" w:rsidDel="00EE2BBB">
        <w:t xml:space="preserve"> Pricing Arrangemen</w:t>
      </w:r>
      <w:r>
        <w:t>ts apply</w:t>
      </w:r>
      <w:r w:rsidRPr="0080485E" w:rsidDel="00EE2BBB">
        <w:t>.</w:t>
      </w:r>
    </w:p>
    <w:p w14:paraId="2C61A262" w14:textId="173CB944" w:rsidR="00A83AC3" w:rsidDel="00EE2BBB" w:rsidRDefault="00A83AC3" w:rsidP="00A83AC3">
      <w:pPr>
        <w:pStyle w:val="Heading3"/>
      </w:pPr>
      <w:r w:rsidDel="00EE2BBB">
        <w:t>Restriction</w:t>
      </w:r>
    </w:p>
    <w:p w14:paraId="5D0DF4B2" w14:textId="77777777" w:rsidR="005109E1" w:rsidRDefault="005109E1" w:rsidP="005109E1">
      <w:r w:rsidRPr="00AB397B">
        <w:rPr>
          <w:b/>
          <w:bCs/>
        </w:rPr>
        <w:t>Treatment Phase:</w:t>
      </w:r>
      <w:r>
        <w:t xml:space="preserve"> Initial treatment</w:t>
      </w:r>
    </w:p>
    <w:p w14:paraId="7B7138E3" w14:textId="77777777" w:rsidR="005109E1" w:rsidRPr="00AB397B" w:rsidRDefault="005109E1" w:rsidP="005109E1">
      <w:pPr>
        <w:rPr>
          <w:b/>
          <w:bCs/>
        </w:rPr>
      </w:pPr>
      <w:r w:rsidRPr="00AB397B">
        <w:rPr>
          <w:b/>
          <w:bCs/>
        </w:rPr>
        <w:t>Clinical criteria:</w:t>
      </w:r>
    </w:p>
    <w:p w14:paraId="41A04FB4" w14:textId="77777777" w:rsidR="005109E1" w:rsidRDefault="005109E1" w:rsidP="00AB397B">
      <w:pPr>
        <w:pStyle w:val="ListParagraph"/>
        <w:numPr>
          <w:ilvl w:val="0"/>
          <w:numId w:val="38"/>
        </w:numPr>
      </w:pPr>
      <w:r>
        <w:t>The condition must be previously untreated,</w:t>
      </w:r>
    </w:p>
    <w:p w14:paraId="3E1E9451" w14:textId="77777777" w:rsidR="005109E1" w:rsidRDefault="005109E1" w:rsidP="005109E1">
      <w:r>
        <w:t>AND</w:t>
      </w:r>
    </w:p>
    <w:p w14:paraId="362CBECB" w14:textId="77777777" w:rsidR="005109E1" w:rsidRDefault="005109E1" w:rsidP="00AB397B">
      <w:pPr>
        <w:pStyle w:val="ListParagraph"/>
        <w:numPr>
          <w:ilvl w:val="0"/>
          <w:numId w:val="38"/>
        </w:numPr>
      </w:pPr>
      <w:r>
        <w:t>Patient must have a WHO performance status of 0 or 1,</w:t>
      </w:r>
    </w:p>
    <w:p w14:paraId="6DA043A4" w14:textId="77777777" w:rsidR="005109E1" w:rsidRDefault="005109E1" w:rsidP="005109E1">
      <w:r>
        <w:t>AND</w:t>
      </w:r>
    </w:p>
    <w:p w14:paraId="384FD8E0" w14:textId="3CC6DBA6" w:rsidR="005109E1" w:rsidRDefault="005109E1" w:rsidP="00AB397B">
      <w:pPr>
        <w:pStyle w:val="ListParagraph"/>
        <w:numPr>
          <w:ilvl w:val="0"/>
          <w:numId w:val="38"/>
        </w:numPr>
      </w:pPr>
      <w:r>
        <w:t>The treatment must be in combination with etoposide and a platinum-based antineoplastic drug.</w:t>
      </w:r>
    </w:p>
    <w:p w14:paraId="33E53597" w14:textId="77777777" w:rsidR="00AB397B" w:rsidRDefault="00AB397B" w:rsidP="00AB397B">
      <w:pPr>
        <w:pStyle w:val="ListParagraph"/>
      </w:pPr>
    </w:p>
    <w:p w14:paraId="431F0876" w14:textId="77777777" w:rsidR="005109E1" w:rsidRPr="005109E1" w:rsidRDefault="005109E1" w:rsidP="005109E1">
      <w:r w:rsidRPr="00AB397B">
        <w:rPr>
          <w:b/>
          <w:bCs/>
        </w:rPr>
        <w:t>Treatment Phase:</w:t>
      </w:r>
      <w:r w:rsidRPr="005109E1">
        <w:t xml:space="preserve"> Continuing treatment - 3 weekly treatment regimen</w:t>
      </w:r>
    </w:p>
    <w:p w14:paraId="1894767A" w14:textId="77777777" w:rsidR="005109E1" w:rsidRPr="005109E1" w:rsidRDefault="005109E1" w:rsidP="005109E1">
      <w:r w:rsidRPr="005109E1">
        <w:rPr>
          <w:b/>
          <w:bCs/>
        </w:rPr>
        <w:t>Clinical criteria:</w:t>
      </w:r>
    </w:p>
    <w:p w14:paraId="1291F779" w14:textId="77777777" w:rsidR="005109E1" w:rsidRPr="005109E1" w:rsidRDefault="005109E1" w:rsidP="005109E1">
      <w:pPr>
        <w:numPr>
          <w:ilvl w:val="0"/>
          <w:numId w:val="28"/>
        </w:numPr>
      </w:pPr>
      <w:r w:rsidRPr="005109E1">
        <w:t>The treatment must be as monotherapy,</w:t>
      </w:r>
    </w:p>
    <w:p w14:paraId="04CF8592" w14:textId="77777777" w:rsidR="005109E1" w:rsidRPr="001F3383" w:rsidRDefault="005109E1" w:rsidP="005109E1">
      <w:r w:rsidRPr="001F3383">
        <w:t>AND</w:t>
      </w:r>
    </w:p>
    <w:p w14:paraId="2843F6C0" w14:textId="77777777" w:rsidR="005109E1" w:rsidRPr="001F3383" w:rsidRDefault="005109E1" w:rsidP="005109E1">
      <w:pPr>
        <w:numPr>
          <w:ilvl w:val="0"/>
          <w:numId w:val="29"/>
        </w:numPr>
      </w:pPr>
      <w:r w:rsidRPr="001F3383">
        <w:t>Patient must have previously received PBS-subsidised treatment with this drug for this condition,</w:t>
      </w:r>
    </w:p>
    <w:p w14:paraId="525DECE1" w14:textId="77777777" w:rsidR="005109E1" w:rsidRPr="001F3383" w:rsidRDefault="005109E1" w:rsidP="005109E1">
      <w:r w:rsidRPr="001F3383">
        <w:t>AND</w:t>
      </w:r>
    </w:p>
    <w:p w14:paraId="7855585D" w14:textId="77777777" w:rsidR="005109E1" w:rsidRPr="005109E1" w:rsidRDefault="005109E1" w:rsidP="005109E1">
      <w:pPr>
        <w:numPr>
          <w:ilvl w:val="0"/>
          <w:numId w:val="30"/>
        </w:numPr>
      </w:pPr>
      <w:r w:rsidRPr="005109E1">
        <w:t>Patient must not have developed disease progression while being treated with this drug for this condition.</w:t>
      </w:r>
    </w:p>
    <w:p w14:paraId="0E81B74F" w14:textId="77777777" w:rsidR="005109E1" w:rsidRPr="005109E1" w:rsidRDefault="005109E1" w:rsidP="005109E1">
      <w:r w:rsidRPr="00AB397B">
        <w:rPr>
          <w:b/>
          <w:bCs/>
        </w:rPr>
        <w:lastRenderedPageBreak/>
        <w:t>Treatment Phase:</w:t>
      </w:r>
      <w:r w:rsidRPr="005109E1">
        <w:t xml:space="preserve"> Continuing treatment - 4 weekly treatment regimen</w:t>
      </w:r>
    </w:p>
    <w:p w14:paraId="2162028E" w14:textId="77777777" w:rsidR="005109E1" w:rsidRPr="005109E1" w:rsidRDefault="005109E1" w:rsidP="005109E1">
      <w:r w:rsidRPr="005109E1">
        <w:rPr>
          <w:b/>
          <w:bCs/>
        </w:rPr>
        <w:t>Clinical criteria:</w:t>
      </w:r>
    </w:p>
    <w:p w14:paraId="4808C58C" w14:textId="77777777" w:rsidR="005109E1" w:rsidRPr="005109E1" w:rsidRDefault="005109E1" w:rsidP="005109E1">
      <w:pPr>
        <w:numPr>
          <w:ilvl w:val="0"/>
          <w:numId w:val="31"/>
        </w:numPr>
      </w:pPr>
      <w:r w:rsidRPr="005109E1">
        <w:t>The treatment must be as monotherapy,</w:t>
      </w:r>
    </w:p>
    <w:p w14:paraId="138F5C09" w14:textId="77777777" w:rsidR="005109E1" w:rsidRPr="001F3383" w:rsidRDefault="005109E1" w:rsidP="005109E1">
      <w:r w:rsidRPr="001F3383">
        <w:t>AND</w:t>
      </w:r>
    </w:p>
    <w:p w14:paraId="7DCA8661" w14:textId="77777777" w:rsidR="005109E1" w:rsidRPr="001F3383" w:rsidRDefault="005109E1" w:rsidP="005109E1">
      <w:pPr>
        <w:numPr>
          <w:ilvl w:val="0"/>
          <w:numId w:val="32"/>
        </w:numPr>
      </w:pPr>
      <w:r w:rsidRPr="001F3383">
        <w:t>Patient must have previously received PBS-subsidised treatment with this drug for this condition,</w:t>
      </w:r>
    </w:p>
    <w:p w14:paraId="5D923185" w14:textId="77777777" w:rsidR="005109E1" w:rsidRPr="001F3383" w:rsidRDefault="005109E1" w:rsidP="005109E1">
      <w:r w:rsidRPr="001F3383">
        <w:t>AND</w:t>
      </w:r>
    </w:p>
    <w:p w14:paraId="0650E467" w14:textId="5F644D89" w:rsidR="00956750" w:rsidRDefault="005109E1" w:rsidP="00A83AC3">
      <w:r w:rsidRPr="005109E1">
        <w:t>Patient must not have developed disease progression while being treated with this drug for this condition.</w:t>
      </w:r>
    </w:p>
    <w:p w14:paraId="60F6B757" w14:textId="4DA3B9F4" w:rsidR="00A83AC3" w:rsidRPr="006775F1" w:rsidDel="00EE2BBB" w:rsidRDefault="00A83AC3" w:rsidP="00A83AC3">
      <w:r w:rsidRPr="006775F1" w:rsidDel="00EE2BBB">
        <w:t xml:space="preserve">For </w:t>
      </w:r>
      <w:r w:rsidDel="00EE2BBB">
        <w:t xml:space="preserve">details of the current PBS listing </w:t>
      </w:r>
      <w:r>
        <w:t xml:space="preserve">and related notes, </w:t>
      </w:r>
      <w:r w:rsidDel="00EE2BBB">
        <w:t xml:space="preserve">refer to the </w:t>
      </w:r>
      <w:hyperlink r:id="rId12" w:history="1">
        <w:r w:rsidRPr="00D95159" w:rsidDel="00EE2BBB">
          <w:rPr>
            <w:rStyle w:val="Hyperlink"/>
          </w:rPr>
          <w:t>PBS website</w:t>
        </w:r>
      </w:hyperlink>
      <w:r w:rsidRPr="00D95159" w:rsidDel="00EE2BBB">
        <w:rPr>
          <w:rStyle w:val="Hyperlink"/>
        </w:rPr>
        <w:t>.</w:t>
      </w:r>
    </w:p>
    <w:p w14:paraId="509ADFEB" w14:textId="201634E9" w:rsidR="009C35F2" w:rsidRDefault="009C35F2" w:rsidP="00CF5E22">
      <w:pPr>
        <w:pStyle w:val="Heading3"/>
      </w:pPr>
      <w:r w:rsidRPr="00675BB1" w:rsidDel="00EE2BBB">
        <w:t>Date of listing on PBS</w:t>
      </w:r>
    </w:p>
    <w:p w14:paraId="09A25973" w14:textId="3471C395" w:rsidR="007300E4" w:rsidRDefault="001D6CE6" w:rsidP="007C096E">
      <w:r w:rsidRPr="007C096E">
        <w:t>Atezolizumab</w:t>
      </w:r>
      <w:r w:rsidR="00A83AC3" w:rsidRPr="007C096E">
        <w:t xml:space="preserve"> was first listed</w:t>
      </w:r>
      <w:r w:rsidR="00AF6D59" w:rsidRPr="007C096E">
        <w:t xml:space="preserve"> for previously untreated ES-SCLC</w:t>
      </w:r>
      <w:r w:rsidR="00A83AC3" w:rsidRPr="007C096E">
        <w:t xml:space="preserve"> on </w:t>
      </w:r>
      <w:r w:rsidR="00C67BD8" w:rsidRPr="007C096E">
        <w:t xml:space="preserve">1 March 2020. </w:t>
      </w:r>
      <w:bookmarkStart w:id="4" w:name="_Hlk111555921"/>
    </w:p>
    <w:p w14:paraId="0B68F23D" w14:textId="2EC7BAF0" w:rsidR="00AB397B" w:rsidRPr="007C096E" w:rsidRDefault="00AB397B" w:rsidP="00AB397B">
      <w:pPr>
        <w:pStyle w:val="Heading3"/>
      </w:pPr>
      <w:r w:rsidRPr="00675BB1" w:rsidDel="00EE2BBB">
        <w:t>Changes to listing</w:t>
      </w:r>
    </w:p>
    <w:p w14:paraId="399A636A" w14:textId="271D07F8" w:rsidR="007300E4" w:rsidRPr="007C096E" w:rsidRDefault="007300E4" w:rsidP="007C096E">
      <w:r w:rsidRPr="007C096E">
        <w:t>On 1 July 2020 the listing was extended to include an additional flat dosing regimen of 1680 mg every four weeks (Q4W) using a new 840mg in 14mL formulation.</w:t>
      </w:r>
    </w:p>
    <w:p w14:paraId="63888832" w14:textId="6BB329BD" w:rsidR="00A83AC3" w:rsidRPr="007C096E" w:rsidRDefault="00C67BD8" w:rsidP="007C096E">
      <w:r w:rsidRPr="007C096E">
        <w:t xml:space="preserve">Atezolizumab has been </w:t>
      </w:r>
      <w:r w:rsidR="00F44051" w:rsidRPr="007C096E">
        <w:t xml:space="preserve">listed </w:t>
      </w:r>
      <w:r w:rsidRPr="007C096E">
        <w:t xml:space="preserve">on the PBS </w:t>
      </w:r>
      <w:r w:rsidR="00AF6D59" w:rsidRPr="007C096E">
        <w:t>for other indications since</w:t>
      </w:r>
      <w:r w:rsidRPr="007C096E">
        <w:t xml:space="preserve"> 1 June 2018</w:t>
      </w:r>
      <w:r w:rsidR="00F44051" w:rsidRPr="007C096E">
        <w:t xml:space="preserve">, including locally advanced or metastatic non-small cell lung cancer and hepatocellular carcinoma. </w:t>
      </w:r>
    </w:p>
    <w:bookmarkEnd w:id="4"/>
    <w:p w14:paraId="383E312E" w14:textId="724CF700" w:rsidR="00736041" w:rsidRPr="005E22C2" w:rsidRDefault="00394AEE" w:rsidP="00CF5E22">
      <w:pPr>
        <w:pStyle w:val="Heading2"/>
      </w:pPr>
      <w:r>
        <w:t>Relevant aspects of</w:t>
      </w:r>
      <w:r w:rsidR="00736041" w:rsidRPr="005E22C2">
        <w:t xml:space="preserve"> consideration</w:t>
      </w:r>
      <w:r>
        <w:t xml:space="preserve"> by the Pharmaceutical Benefits Advisory Committee (PBAC)</w:t>
      </w:r>
    </w:p>
    <w:p w14:paraId="77FD9963" w14:textId="65D4CFEE" w:rsidR="00A83AC3" w:rsidRDefault="00A83AC3" w:rsidP="00A83AC3">
      <w:pPr>
        <w:rPr>
          <w:b/>
          <w:bCs/>
        </w:rPr>
      </w:pPr>
      <w:r w:rsidRPr="00511C7D">
        <w:rPr>
          <w:b/>
          <w:bCs/>
        </w:rPr>
        <w:t xml:space="preserve">PBAC </w:t>
      </w:r>
      <w:r w:rsidR="003F0391" w:rsidRPr="003F0391">
        <w:rPr>
          <w:b/>
          <w:bCs/>
        </w:rPr>
        <w:t>July 2019</w:t>
      </w:r>
    </w:p>
    <w:p w14:paraId="77EE9633" w14:textId="2E5A17C3" w:rsidR="003F0391" w:rsidRDefault="003F0391" w:rsidP="00A83AC3">
      <w:r w:rsidRPr="003F0391">
        <w:t>The first submission</w:t>
      </w:r>
      <w:r w:rsidR="00AF6D59">
        <w:t xml:space="preserve"> was considered</w:t>
      </w:r>
      <w:r w:rsidRPr="003F0391">
        <w:t xml:space="preserve"> </w:t>
      </w:r>
      <w:r>
        <w:t>a</w:t>
      </w:r>
      <w:r w:rsidRPr="003F0391">
        <w:t>t the July 2019 meeting</w:t>
      </w:r>
      <w:r w:rsidR="00AF6D59">
        <w:t xml:space="preserve"> where</w:t>
      </w:r>
      <w:r w:rsidRPr="003F0391">
        <w:t xml:space="preserve"> the PBAC did not recommend the PBS listing of atezolizumab</w:t>
      </w:r>
      <w:r w:rsidR="003F7DFF" w:rsidRPr="003F7DFF">
        <w:rPr>
          <w:rFonts w:ascii="Calibri" w:eastAsia="Times New Roman" w:hAnsi="Calibri" w:cs="Arial"/>
          <w:snapToGrid w:val="0"/>
          <w:lang w:eastAsia="en-US"/>
        </w:rPr>
        <w:t xml:space="preserve"> </w:t>
      </w:r>
      <w:bookmarkStart w:id="5" w:name="_Hlk110850688"/>
      <w:r w:rsidR="006E3BF2">
        <w:rPr>
          <w:rFonts w:ascii="Calibri" w:eastAsia="Times New Roman" w:hAnsi="Calibri" w:cs="Arial"/>
          <w:snapToGrid w:val="0"/>
          <w:lang w:eastAsia="en-US"/>
        </w:rPr>
        <w:t xml:space="preserve">for </w:t>
      </w:r>
      <w:r w:rsidR="003F7DFF">
        <w:rPr>
          <w:rFonts w:ascii="Calibri" w:eastAsia="Times New Roman" w:hAnsi="Calibri" w:cs="Arial"/>
          <w:snapToGrid w:val="0"/>
          <w:lang w:eastAsia="en-US"/>
        </w:rPr>
        <w:t>p</w:t>
      </w:r>
      <w:r w:rsidR="003F7DFF" w:rsidRPr="003F7DFF">
        <w:rPr>
          <w:rFonts w:ascii="Calibri" w:eastAsia="Times New Roman" w:hAnsi="Calibri" w:cs="Arial"/>
          <w:snapToGrid w:val="0"/>
          <w:lang w:eastAsia="en-US"/>
        </w:rPr>
        <w:t xml:space="preserve">reviously untreated </w:t>
      </w:r>
      <w:r w:rsidR="00EB7E94" w:rsidRPr="00FA6BD4">
        <w:t>ES-SCLC</w:t>
      </w:r>
      <w:bookmarkEnd w:id="5"/>
      <w:r w:rsidR="00D67C85">
        <w:t>.</w:t>
      </w:r>
      <w:r w:rsidRPr="003F0391">
        <w:t xml:space="preserve"> The PBAC considered there was uncertainty in the magnitude and durability of the benefit in overall survival (OS) and the impact on patient quality of life was unclear. The PBAC also considered the incremental cost effectiveness ratio (ICER) in this setting was uncertain and unacceptably high at the proposed price</w:t>
      </w:r>
      <w:r w:rsidR="00D67C85">
        <w:t>.</w:t>
      </w:r>
      <w:r w:rsidRPr="003F0391">
        <w:t xml:space="preserve"> </w:t>
      </w:r>
    </w:p>
    <w:p w14:paraId="64AA3C10" w14:textId="4AD51931" w:rsidR="00774C11" w:rsidRPr="00464269" w:rsidRDefault="00774C11" w:rsidP="00774C11">
      <w:r>
        <w:t xml:space="preserve">In </w:t>
      </w:r>
      <w:r w:rsidR="00BC4112">
        <w:t>July 2019</w:t>
      </w:r>
      <w:r>
        <w:t xml:space="preserve">, the PBAC considered the changes to the financial estimates that were proposed by DUSC, and accepted by the pre-PBAC response, were reasonable including reducing the proportion of patients who progress from limited stage (LS)-SCLC to ES-SCLC and who </w:t>
      </w:r>
      <w:r w:rsidRPr="00FA6DFC">
        <w:rPr>
          <w:rFonts w:cstheme="minorHAnsi"/>
        </w:rPr>
        <w:t>have a</w:t>
      </w:r>
      <w:r w:rsidR="00142C00" w:rsidRPr="00FA6DFC">
        <w:rPr>
          <w:rFonts w:cstheme="minorHAnsi"/>
        </w:rPr>
        <w:t>n</w:t>
      </w:r>
      <w:r w:rsidRPr="00FA6DFC">
        <w:rPr>
          <w:rFonts w:cstheme="minorHAnsi"/>
        </w:rPr>
        <w:t xml:space="preserve"> </w:t>
      </w:r>
      <w:r w:rsidR="00E938E6" w:rsidRPr="00FA6DFC">
        <w:rPr>
          <w:rFonts w:cstheme="minorHAnsi"/>
          <w:shd w:val="clear" w:color="auto" w:fill="FFFFFF"/>
        </w:rPr>
        <w:t xml:space="preserve">Eastern Cooperative Oncology Group </w:t>
      </w:r>
      <w:r w:rsidR="00E938E6" w:rsidRPr="00FA6DFC">
        <w:rPr>
          <w:rFonts w:cstheme="minorHAnsi"/>
          <w:color w:val="71777D"/>
          <w:shd w:val="clear" w:color="auto" w:fill="FFFFFF"/>
        </w:rPr>
        <w:t>(</w:t>
      </w:r>
      <w:r w:rsidRPr="00FA6DFC">
        <w:rPr>
          <w:rFonts w:cstheme="minorHAnsi"/>
        </w:rPr>
        <w:t>ECOG</w:t>
      </w:r>
      <w:r w:rsidR="00E938E6" w:rsidRPr="00FA6DFC">
        <w:rPr>
          <w:rFonts w:cstheme="minorHAnsi"/>
        </w:rPr>
        <w:t>) performance</w:t>
      </w:r>
      <w:r w:rsidR="00E938E6">
        <w:t xml:space="preserve"> status of</w:t>
      </w:r>
      <w:r>
        <w:t xml:space="preserve"> 0-1 to 80%; and reducing the estimated uptake rate in incident and prevalent patients to 95% (due to contraindications). The total number of treated patients and scripts were unchanged from those estimated in the previous pre-PBAC response. The financial estimates were only updated for the lower effective price (and updates to dispensing fees).</w:t>
      </w:r>
    </w:p>
    <w:p w14:paraId="6E227F1C" w14:textId="3E1A01DD" w:rsidR="003F0391" w:rsidRPr="003054EF" w:rsidRDefault="00A83AC3" w:rsidP="00A83AC3">
      <w:r w:rsidRPr="00815379">
        <w:lastRenderedPageBreak/>
        <w:t xml:space="preserve">For further details </w:t>
      </w:r>
      <w:r w:rsidRPr="00E965A4">
        <w:t xml:space="preserve">refer to </w:t>
      </w:r>
      <w:r w:rsidRPr="00D9240D">
        <w:t xml:space="preserve">the </w:t>
      </w:r>
      <w:hyperlink r:id="rId13" w:history="1">
        <w:r w:rsidRPr="00E965A4">
          <w:rPr>
            <w:rStyle w:val="Hyperlink"/>
          </w:rPr>
          <w:t>Public Summary Document</w:t>
        </w:r>
      </w:hyperlink>
      <w:r w:rsidRPr="00815379">
        <w:t xml:space="preserve"> from the </w:t>
      </w:r>
      <w:r>
        <w:t xml:space="preserve">July </w:t>
      </w:r>
      <w:r w:rsidR="00AF6D59">
        <w:t>2019</w:t>
      </w:r>
      <w:r w:rsidR="00AF6D59" w:rsidRPr="00815379">
        <w:t xml:space="preserve"> </w:t>
      </w:r>
      <w:r w:rsidRPr="00815379">
        <w:t>PBAC meeting.</w:t>
      </w:r>
    </w:p>
    <w:p w14:paraId="2B2CC8D6" w14:textId="3FCE15DA" w:rsidR="003F0391" w:rsidRDefault="003F0391" w:rsidP="00A83AC3">
      <w:pPr>
        <w:rPr>
          <w:b/>
          <w:bCs/>
        </w:rPr>
      </w:pPr>
      <w:r w:rsidRPr="003F0391">
        <w:rPr>
          <w:b/>
          <w:bCs/>
        </w:rPr>
        <w:t>PBAC November 2019</w:t>
      </w:r>
    </w:p>
    <w:p w14:paraId="602932B2" w14:textId="3FD433D4" w:rsidR="003F0391" w:rsidRDefault="00F3776D" w:rsidP="00A83AC3">
      <w:r>
        <w:t>In November 2019, t</w:t>
      </w:r>
      <w:r w:rsidR="006E3BF2" w:rsidRPr="003F7DFF">
        <w:t xml:space="preserve">he PBAC recommended the listing </w:t>
      </w:r>
      <w:r>
        <w:t xml:space="preserve">of atezolizumab </w:t>
      </w:r>
      <w:r w:rsidR="006E3BF2" w:rsidRPr="003F7DFF">
        <w:t xml:space="preserve">be made available for previously untreated patients with </w:t>
      </w:r>
      <w:r w:rsidR="00EB7E94" w:rsidRPr="009355DF">
        <w:t>ES-SCLC</w:t>
      </w:r>
      <w:r w:rsidR="00EB7E94" w:rsidRPr="00330AEC">
        <w:rPr>
          <w:b/>
          <w:bCs/>
          <w:i/>
          <w:iCs/>
        </w:rPr>
        <w:t xml:space="preserve"> </w:t>
      </w:r>
      <w:r w:rsidR="006E3BF2" w:rsidRPr="003F7DFF">
        <w:t xml:space="preserve">and an ECOG score 0–1. </w:t>
      </w:r>
      <w:r w:rsidR="003F7DFF" w:rsidRPr="003F7DFF">
        <w:t xml:space="preserve">The PBAC recommended the listing </w:t>
      </w:r>
      <w:r w:rsidR="006E3BF2">
        <w:t xml:space="preserve">if used </w:t>
      </w:r>
      <w:r w:rsidR="003F7DFF" w:rsidRPr="003F7DFF">
        <w:t>in combination with platinum-based chemotherapy plus etoposide</w:t>
      </w:r>
      <w:r w:rsidR="007C44CD">
        <w:t xml:space="preserve"> and reflected changes to the financial estimates suggested by DUSC.</w:t>
      </w:r>
      <w:r w:rsidR="006E3BF2">
        <w:t xml:space="preserve"> </w:t>
      </w:r>
    </w:p>
    <w:p w14:paraId="78AD6660" w14:textId="2BDFFDAC" w:rsidR="00F86149" w:rsidRDefault="00F86149" w:rsidP="00A83AC3">
      <w:r w:rsidRPr="00815379">
        <w:t xml:space="preserve">For further details </w:t>
      </w:r>
      <w:r w:rsidRPr="00E965A4">
        <w:t xml:space="preserve">refer to </w:t>
      </w:r>
      <w:r w:rsidRPr="00D9240D">
        <w:t xml:space="preserve">the </w:t>
      </w:r>
      <w:hyperlink r:id="rId14" w:history="1">
        <w:r w:rsidR="000A09D4">
          <w:rPr>
            <w:rStyle w:val="Hyperlink"/>
          </w:rPr>
          <w:t>Public Summary Document</w:t>
        </w:r>
      </w:hyperlink>
      <w:r w:rsidRPr="00815379">
        <w:t xml:space="preserve"> from the </w:t>
      </w:r>
      <w:r>
        <w:t>November 2019</w:t>
      </w:r>
      <w:r w:rsidRPr="00815379">
        <w:t xml:space="preserve"> PBAC meeting.</w:t>
      </w:r>
    </w:p>
    <w:p w14:paraId="41DC3191" w14:textId="3D0956A0" w:rsidR="003F0391" w:rsidRDefault="003F0391" w:rsidP="00A83AC3">
      <w:pPr>
        <w:rPr>
          <w:b/>
          <w:bCs/>
        </w:rPr>
      </w:pPr>
      <w:r>
        <w:rPr>
          <w:b/>
          <w:bCs/>
        </w:rPr>
        <w:t>PBAC March 2020</w:t>
      </w:r>
    </w:p>
    <w:p w14:paraId="72A6C3C4" w14:textId="4B452621" w:rsidR="00D878AC" w:rsidRDefault="00870B27" w:rsidP="00D878AC">
      <w:r>
        <w:t>In March 2020, t</w:t>
      </w:r>
      <w:r w:rsidR="00D878AC">
        <w:t xml:space="preserve">he PBAC recommended extending its November 2019 </w:t>
      </w:r>
      <w:bookmarkStart w:id="6" w:name="_Hlk111555869"/>
      <w:r w:rsidR="00D878AC">
        <w:t>recommendation for the 840 mg in 14 mL injection of atezolizumab and the addition of the 1680 mg</w:t>
      </w:r>
      <w:r w:rsidR="00FD29DF">
        <w:t xml:space="preserve"> every four weeks</w:t>
      </w:r>
      <w:r w:rsidR="00D878AC">
        <w:t xml:space="preserve"> </w:t>
      </w:r>
      <w:r w:rsidR="00FD29DF">
        <w:t>(</w:t>
      </w:r>
      <w:r w:rsidR="00D878AC">
        <w:t>Q4W</w:t>
      </w:r>
      <w:r w:rsidR="00FD29DF">
        <w:t>)</w:t>
      </w:r>
      <w:r w:rsidR="00D878AC">
        <w:t xml:space="preserve"> flat dosing regimen to include the treatment of previously untreated patients with 1L ES-SCLC</w:t>
      </w:r>
      <w:bookmarkEnd w:id="6"/>
      <w:r w:rsidR="00D878AC">
        <w:t xml:space="preserve"> where atezolizumab monotherapy is used for continuing treatment</w:t>
      </w:r>
      <w:r w:rsidR="00266A99">
        <w:t xml:space="preserve"> following the sponsor</w:t>
      </w:r>
      <w:r w:rsidR="00093FDC">
        <w:t>’</w:t>
      </w:r>
      <w:r w:rsidR="00266A99">
        <w:t xml:space="preserve">s </w:t>
      </w:r>
      <w:r w:rsidR="00093FDC">
        <w:t xml:space="preserve">November 2019 </w:t>
      </w:r>
      <w:r w:rsidR="00266A99">
        <w:t>minor submission request</w:t>
      </w:r>
      <w:r w:rsidR="00F05B1F">
        <w:t>.</w:t>
      </w:r>
    </w:p>
    <w:p w14:paraId="02B1300A" w14:textId="0848A466" w:rsidR="00D878AC" w:rsidRDefault="00D878AC" w:rsidP="00D878AC">
      <w:r>
        <w:t xml:space="preserve">The PBAC noted no new clinical evidence was provided to compare the two flat dosing regimens in terms of efficacy and safety. </w:t>
      </w:r>
      <w:r w:rsidR="006A790D">
        <w:t>However,</w:t>
      </w:r>
      <w:r>
        <w:t xml:space="preserve"> </w:t>
      </w:r>
      <w:r w:rsidR="00093FDC">
        <w:t xml:space="preserve">PBAC </w:t>
      </w:r>
      <w:r>
        <w:t xml:space="preserve">previously considered that the 1680 mg Q4W dosing regimen was likely comparable to the 1200 mg </w:t>
      </w:r>
      <w:r w:rsidR="00FD29DF">
        <w:t>every three weeks (</w:t>
      </w:r>
      <w:r>
        <w:t>Q3W</w:t>
      </w:r>
      <w:r w:rsidR="00FD29DF">
        <w:t>)</w:t>
      </w:r>
      <w:r>
        <w:t xml:space="preserve"> dosing regimen based on the same evidence in its November 2019 consideration of the addition of the 1680 mg Q4W dosing regimen for NSCLC indications. In this regard, the PBAC considered that the effectiveness and safety of the 1680 mg Q4W dosing regimen </w:t>
      </w:r>
      <w:r w:rsidR="00093FDC">
        <w:t>wa</w:t>
      </w:r>
      <w:r>
        <w:t>s likely comparable to that of the 1200 mg Q3W dosing regimen for 1L ES-SCLC.</w:t>
      </w:r>
    </w:p>
    <w:p w14:paraId="628CB098" w14:textId="65D785E3" w:rsidR="00D878AC" w:rsidRDefault="00D878AC" w:rsidP="00D878AC">
      <w:r>
        <w:t xml:space="preserve">The PBAC noted that the sponsor had previously agreed to pricing for the 1680 mg Q4W dosing regimen in 1L and 2L NSCLC based on cost-minimisation at the ex-manufacturer level compared to the 1200 mg Q3W dosing </w:t>
      </w:r>
      <w:r w:rsidR="000C1B2E">
        <w:t>regimen and</w:t>
      </w:r>
      <w:r>
        <w:t xml:space="preserve"> considered it would be appropriate to apply consistent methodology for the </w:t>
      </w:r>
      <w:r w:rsidR="006A790D">
        <w:t>first line</w:t>
      </w:r>
      <w:r w:rsidR="00420107">
        <w:t xml:space="preserve"> (</w:t>
      </w:r>
      <w:r>
        <w:t>1L</w:t>
      </w:r>
      <w:r w:rsidR="00420107">
        <w:t>)</w:t>
      </w:r>
      <w:r>
        <w:t xml:space="preserve"> ES-SCLC indication. Further, the PBAC considered that the cost of treatment with the 1680 mg Q4W dosing regimen should not exceed that of the 1200 mg Q3W dosing regimen. </w:t>
      </w:r>
    </w:p>
    <w:p w14:paraId="4A5FA391" w14:textId="623ADC43" w:rsidR="00D878AC" w:rsidRDefault="00D878AC" w:rsidP="00D878AC">
      <w:r>
        <w:t xml:space="preserve">The PBAC noted the uncertainty around the estimated 100% uptake of the 1680 mg Q4W dosing regimen for continuing treatment. </w:t>
      </w:r>
      <w:r w:rsidR="00266A99">
        <w:t>However,</w:t>
      </w:r>
      <w:r>
        <w:t xml:space="preserve"> it was likely that most patients would be prescribed this new dosing regimen once it became available. The PBAC considered that </w:t>
      </w:r>
      <w:r w:rsidR="000C1B2E">
        <w:t>overall,</w:t>
      </w:r>
      <w:r>
        <w:t xml:space="preserve"> the addition of the 1680 mg Q4W dosing regimen for 1L ES-SCLC would likely </w:t>
      </w:r>
      <w:r w:rsidR="008D40EB">
        <w:t xml:space="preserve">be cost neutral </w:t>
      </w:r>
      <w:r>
        <w:t xml:space="preserve">for the Government. </w:t>
      </w:r>
    </w:p>
    <w:p w14:paraId="5212D52E" w14:textId="139C60E6" w:rsidR="00D878AC" w:rsidRDefault="00D878AC" w:rsidP="00D878AC">
      <w:r>
        <w:t>The PBAC considered that 3 repeats for continuing treatment, which would provide 16 weeks of therapy under a Q4W dosing regimen, would be appropriate</w:t>
      </w:r>
      <w:r w:rsidR="00F21654" w:rsidRPr="00F21654">
        <w:t xml:space="preserve"> </w:t>
      </w:r>
      <w:r w:rsidR="00F21654">
        <w:t>and that improved convenience from less frequent dosing would be beneficial for patients, particularly those in rural or remote areas.</w:t>
      </w:r>
    </w:p>
    <w:p w14:paraId="378927F1" w14:textId="2EFCBB5E" w:rsidR="00D878AC" w:rsidRDefault="00D878AC" w:rsidP="00D878AC">
      <w:r>
        <w:t xml:space="preserve">The PBAC considered that additional grandfathering provisions for the 1680 mg Q4W dosing regimen would not be required as any 1L ES-SCLC grandfathered patients could be </w:t>
      </w:r>
      <w:r>
        <w:lastRenderedPageBreak/>
        <w:t xml:space="preserve">prescribed the 1680 mg Q4W dosing regimen under the continuing treatment restriction following PBS subsidised treatment under the existing grandfather restriction for 1L ES-SCLC. </w:t>
      </w:r>
    </w:p>
    <w:p w14:paraId="30ACC0B8" w14:textId="08CF1AB4" w:rsidR="00F86149" w:rsidRDefault="00F86149" w:rsidP="00D878AC">
      <w:r w:rsidRPr="00815379">
        <w:t xml:space="preserve">For further details </w:t>
      </w:r>
      <w:r w:rsidRPr="00E965A4">
        <w:t xml:space="preserve">refer to </w:t>
      </w:r>
      <w:r w:rsidRPr="00D9240D">
        <w:t xml:space="preserve">the </w:t>
      </w:r>
      <w:hyperlink r:id="rId15" w:history="1">
        <w:r w:rsidRPr="00E965A4">
          <w:rPr>
            <w:rStyle w:val="Hyperlink"/>
          </w:rPr>
          <w:t>Public Summary Document</w:t>
        </w:r>
      </w:hyperlink>
      <w:r w:rsidRPr="00815379">
        <w:t xml:space="preserve"> from the </w:t>
      </w:r>
      <w:r>
        <w:t>March 2020</w:t>
      </w:r>
      <w:r w:rsidRPr="00815379">
        <w:t xml:space="preserve"> PBAC meeting.</w:t>
      </w:r>
    </w:p>
    <w:p w14:paraId="7011B4F2" w14:textId="1A0FF518" w:rsidR="00A83AC3" w:rsidRPr="009C5D52" w:rsidRDefault="00ED633B" w:rsidP="009C5D52">
      <w:pPr>
        <w:pStyle w:val="Heading2"/>
      </w:pPr>
      <w:r>
        <w:t>A</w:t>
      </w:r>
      <w:r w:rsidR="000F2F51">
        <w:t xml:space="preserve">pproach </w:t>
      </w:r>
      <w:r>
        <w:t xml:space="preserve">taken to </w:t>
      </w:r>
      <w:r w:rsidR="000F2F51">
        <w:t>estimat</w:t>
      </w:r>
      <w:r>
        <w:t>e</w:t>
      </w:r>
      <w:r w:rsidR="000F2F51">
        <w:t xml:space="preserve"> utilisation</w:t>
      </w:r>
    </w:p>
    <w:p w14:paraId="3710885D" w14:textId="15BECE42" w:rsidR="001A0413" w:rsidRDefault="001A0413" w:rsidP="00142C00">
      <w:r>
        <w:t xml:space="preserve">An </w:t>
      </w:r>
      <w:r w:rsidR="003A5D06" w:rsidRPr="003A5D06">
        <w:t xml:space="preserve">epidemiological approach </w:t>
      </w:r>
      <w:r>
        <w:t xml:space="preserve">was used </w:t>
      </w:r>
      <w:r w:rsidR="003A5D06" w:rsidRPr="003A5D06">
        <w:t>to estimate the financial impact of listing</w:t>
      </w:r>
      <w:r>
        <w:t xml:space="preserve"> based on the following key assumptions accepted by the PBAC:</w:t>
      </w:r>
    </w:p>
    <w:p w14:paraId="0315146B" w14:textId="75241003" w:rsidR="001A0413" w:rsidRDefault="001A0413" w:rsidP="00CE716E">
      <w:pPr>
        <w:pStyle w:val="ListParagraph"/>
        <w:numPr>
          <w:ilvl w:val="0"/>
          <w:numId w:val="35"/>
        </w:numPr>
      </w:pPr>
      <w:r>
        <w:t xml:space="preserve">The number of incident patients was forecast using a linear extrapolation from historical incidence of lung cancer in Australia from 2012-2018 extracted from 2017 Australian Cancer Incidence and Mortality (ACIM) book (2012-2014) and </w:t>
      </w:r>
      <w:r w:rsidR="00BB52E0">
        <w:t>Australian Institute of Health and Welfare (</w:t>
      </w:r>
      <w:r>
        <w:t>AIHW</w:t>
      </w:r>
      <w:r w:rsidR="00BB52E0">
        <w:t>)</w:t>
      </w:r>
      <w:r>
        <w:t>’s Cancer in Australia 2017 report (2017-2018).</w:t>
      </w:r>
    </w:p>
    <w:p w14:paraId="1CEFA40A" w14:textId="3099F14A" w:rsidR="001A0413" w:rsidRDefault="001A0413" w:rsidP="00CE716E">
      <w:pPr>
        <w:pStyle w:val="ListParagraph"/>
        <w:numPr>
          <w:ilvl w:val="0"/>
          <w:numId w:val="35"/>
        </w:numPr>
        <w:rPr>
          <w:rFonts w:cstheme="minorHAnsi"/>
        </w:rPr>
      </w:pPr>
      <w:r w:rsidRPr="00CE716E">
        <w:rPr>
          <w:rFonts w:cstheme="minorHAnsi"/>
        </w:rPr>
        <w:t>11.75% incidence of lung cancers were assumed to be SCLC (AIHW 2011).</w:t>
      </w:r>
    </w:p>
    <w:p w14:paraId="1CCA6898" w14:textId="584412CA" w:rsidR="00DA6BD6" w:rsidRPr="005F0611" w:rsidRDefault="00DA6BD6" w:rsidP="00CE716E">
      <w:pPr>
        <w:pStyle w:val="ListParagraph"/>
        <w:numPr>
          <w:ilvl w:val="0"/>
          <w:numId w:val="35"/>
        </w:numPr>
        <w:rPr>
          <w:rFonts w:cstheme="minorHAnsi"/>
        </w:rPr>
      </w:pPr>
      <w:r>
        <w:rPr>
          <w:rFonts w:cstheme="minorHAnsi"/>
        </w:rPr>
        <w:t>71% of SCLC patients were assumed to have extensive-stage disease</w:t>
      </w:r>
      <w:r w:rsidR="00DC00C5">
        <w:rPr>
          <w:rFonts w:cstheme="minorHAnsi"/>
        </w:rPr>
        <w:t xml:space="preserve"> based on</w:t>
      </w:r>
      <w:r w:rsidR="00BB04EE">
        <w:rPr>
          <w:rFonts w:cstheme="minorHAnsi"/>
        </w:rPr>
        <w:t xml:space="preserve"> an average of </w:t>
      </w:r>
      <w:r w:rsidR="00DC00C5">
        <w:rPr>
          <w:rFonts w:cstheme="minorHAnsi"/>
        </w:rPr>
        <w:t>registry data</w:t>
      </w:r>
      <w:r w:rsidR="00BB04EE">
        <w:rPr>
          <w:rFonts w:cstheme="minorHAnsi"/>
        </w:rPr>
        <w:t xml:space="preserve"> sourced</w:t>
      </w:r>
      <w:r w:rsidR="00DC00C5">
        <w:rPr>
          <w:rFonts w:cstheme="minorHAnsi"/>
        </w:rPr>
        <w:t xml:space="preserve"> </w:t>
      </w:r>
      <w:r w:rsidR="00DC00C5" w:rsidRPr="00FF3D16">
        <w:t>from the Victorian Cancer Registry</w:t>
      </w:r>
      <w:r w:rsidR="00DC00C5">
        <w:t xml:space="preserve"> </w:t>
      </w:r>
      <w:r w:rsidR="00DC00C5">
        <w:fldChar w:fldCharType="begin">
          <w:fldData xml:space="preserve">PEVuZE5vdGU+PENpdGU+PEF1dGhvcj5NaXRjaGVsbDwvQXV0aG9yPjxZZWFyPjIwMTM8L1llYXI+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==
</w:fldData>
        </w:fldChar>
      </w:r>
      <w:r w:rsidR="00DC00C5">
        <w:instrText xml:space="preserve"> ADDIN EN.CITE </w:instrText>
      </w:r>
      <w:r w:rsidR="00DC00C5">
        <w:fldChar w:fldCharType="begin">
          <w:fldData xml:space="preserve">PEVuZE5vdGU+PENpdGU+PEF1dGhvcj5NaXRjaGVsbDwvQXV0aG9yPjxZZWFyPjIwMTM8L1llYXI+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==
</w:fldData>
        </w:fldChar>
      </w:r>
      <w:r w:rsidR="00DC00C5">
        <w:instrText xml:space="preserve"> ADDIN EN.CITE.DATA </w:instrText>
      </w:r>
      <w:r w:rsidR="00DC00C5">
        <w:fldChar w:fldCharType="end"/>
      </w:r>
      <w:r w:rsidR="00DC00C5">
        <w:fldChar w:fldCharType="separate"/>
      </w:r>
      <w:r w:rsidR="00DC00C5">
        <w:rPr>
          <w:noProof/>
        </w:rPr>
        <w:t>(Mitchell 2013)</w:t>
      </w:r>
      <w:r w:rsidR="00DC00C5">
        <w:fldChar w:fldCharType="end"/>
      </w:r>
      <w:r w:rsidR="00DC00C5" w:rsidRPr="00FF3D16">
        <w:t xml:space="preserve">, </w:t>
      </w:r>
      <w:r w:rsidR="00DC00C5">
        <w:t xml:space="preserve">Liverpool and Macarthur Cancer Therapy Centre </w:t>
      </w:r>
      <w:r w:rsidR="00DC00C5">
        <w:fldChar w:fldCharType="begin"/>
      </w:r>
      <w:r w:rsidR="00DC00C5">
        <w:instrText xml:space="preserve"> ADDIN EN.CITE &lt;EndNote&gt;&lt;Cite&gt;&lt;Author&gt;Kang&lt;/Author&gt;&lt;Year&gt;2012&lt;/Year&gt;&lt;RecNum&gt;61&lt;/RecNum&gt;&lt;DisplayText&gt;(Kang 2012)&lt;/DisplayText&gt;&lt;record&gt;&lt;rec-number&gt;61&lt;/rec-number&gt;&lt;foreign-keys&gt;&lt;key app="EN" db-id="wr9v2ear9da90te2vaovedxidvf9pp52x999" timestamp="1550526558"&gt;61&lt;/key&gt;&lt;/foreign-keys&gt;&lt;ref-type name="Journal Article"&gt;17&lt;/ref-type&gt;&lt;contributors&gt;&lt;authors&gt;&lt;author&gt;Kang, S.&lt;/author&gt;&lt;author&gt;Koh, E. S.&lt;/author&gt;&lt;author&gt;Vinod, S. K.&lt;/author&gt;&lt;author&gt;Jalaludin, B.&lt;/author&gt;&lt;/authors&gt;&lt;/contributors&gt;&lt;auth-address&gt;Department of Radiation Oncology, Illawarra Cancer Care Centre, Wollongong, Australia.&lt;/auth-address&gt;&lt;titles&gt;&lt;title&gt;Cost analysis of lung cancer management in South Western Sydney&lt;/title&gt;&lt;secondary-title&gt;J Med Imaging Radiat Oncol&lt;/secondary-title&gt;&lt;alt-title&gt;Journal of medical imaging and radiation oncology&lt;/alt-title&gt;&lt;/titles&gt;&lt;periodical&gt;&lt;full-title&gt;J Med Imaging Radiat Oncol&lt;/full-title&gt;&lt;abbr-1&gt;Journal of medical imaging and radiation oncology&lt;/abbr-1&gt;&lt;/periodical&gt;&lt;alt-periodical&gt;&lt;full-title&gt;J Med Imaging Radiat Oncol&lt;/full-title&gt;&lt;abbr-1&gt;Journal of medical imaging and radiation oncology&lt;/abbr-1&gt;&lt;/alt-periodical&gt;&lt;pages&gt;235-41&lt;/pages&gt;&lt;volume&gt;56&lt;/volume&gt;&lt;number&gt;2&lt;/number&gt;&lt;edition&gt;2012/04/14&lt;/edition&gt;&lt;keywords&gt;&lt;keyword&gt;Antineoplastic Agents/economics&lt;/keyword&gt;&lt;keyword&gt;Australia&lt;/keyword&gt;&lt;keyword&gt;*Costs and Cost Analysis&lt;/keyword&gt;&lt;keyword&gt;Diagnostic Imaging/economics&lt;/keyword&gt;&lt;keyword&gt;Female&lt;/keyword&gt;&lt;keyword&gt;Hospitalization/economics&lt;/keyword&gt;&lt;keyword&gt;Humans&lt;/keyword&gt;&lt;keyword&gt;Lung Neoplasms/diagnosis/*economics/therapy&lt;/keyword&gt;&lt;keyword&gt;Male&lt;/keyword&gt;&lt;keyword&gt;Neoplasm Staging&lt;/keyword&gt;&lt;keyword&gt;Retrospective Studies&lt;/keyword&gt;&lt;keyword&gt;Statistics, Nonparametric&lt;/keyword&gt;&lt;keyword&gt;Survival Rate&lt;/keyword&gt;&lt;/keywords&gt;&lt;dates&gt;&lt;year&gt;2012&lt;/year&gt;&lt;pub-dates&gt;&lt;date&gt;Apr&lt;/date&gt;&lt;/pub-dates&gt;&lt;/dates&gt;&lt;isbn&gt;1754-9477&lt;/isbn&gt;&lt;accession-num&gt;22498199&lt;/accession-num&gt;&lt;urls&gt;&lt;/urls&gt;&lt;electronic-resource-num&gt;10.1111/j.1754-9485.2012.02354.x&lt;/electronic-resource-num&gt;&lt;remote-database-provider&gt;NLM&lt;/remote-database-provider&gt;&lt;language&gt;eng&lt;/language&gt;&lt;/record&gt;&lt;/Cite&gt;&lt;/EndNote&gt;</w:instrText>
      </w:r>
      <w:r w:rsidR="00DC00C5">
        <w:fldChar w:fldCharType="separate"/>
      </w:r>
      <w:r w:rsidR="00DC00C5">
        <w:rPr>
          <w:noProof/>
        </w:rPr>
        <w:t>(Kang 2012)</w:t>
      </w:r>
      <w:r w:rsidR="00DC00C5">
        <w:fldChar w:fldCharType="end"/>
      </w:r>
      <w:r w:rsidR="00DC00C5">
        <w:t xml:space="preserve">, </w:t>
      </w:r>
      <w:r w:rsidR="00DC00C5" w:rsidRPr="00FF3D16">
        <w:t>Queen Elizabeth Hospital Cancer Registry in South Australia</w:t>
      </w:r>
      <w:r w:rsidR="00DC00C5">
        <w:t xml:space="preserve"> </w:t>
      </w:r>
      <w:r w:rsidR="00DC00C5">
        <w:fldChar w:fldCharType="begin">
          <w:fldData xml:space="preserve">PEVuZE5vdGU+PENpdGU+PEF1dGhvcj5CaXNobm9pPC9BdXRob3I+PFllYXI+MjAxMTwvWWVhcj48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</w:fldData>
        </w:fldChar>
      </w:r>
      <w:r w:rsidR="00DC00C5">
        <w:instrText xml:space="preserve"> ADDIN EN.CITE </w:instrText>
      </w:r>
      <w:r w:rsidR="00DC00C5">
        <w:fldChar w:fldCharType="begin">
          <w:fldData xml:space="preserve">PEVuZE5vdGU+PENpdGU+PEF1dGhvcj5CaXNobm9pPC9BdXRob3I+PFllYXI+MjAxMTwvWWVhcj48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</w:fldData>
        </w:fldChar>
      </w:r>
      <w:r w:rsidR="00DC00C5">
        <w:instrText xml:space="preserve"> ADDIN EN.CITE.DATA </w:instrText>
      </w:r>
      <w:r w:rsidR="00DC00C5">
        <w:fldChar w:fldCharType="end"/>
      </w:r>
      <w:r w:rsidR="00DC00C5">
        <w:fldChar w:fldCharType="separate"/>
      </w:r>
      <w:r w:rsidR="00DC00C5">
        <w:rPr>
          <w:noProof/>
        </w:rPr>
        <w:t>(Bishnoi 2011)</w:t>
      </w:r>
      <w:r w:rsidR="00DC00C5">
        <w:fldChar w:fldCharType="end"/>
      </w:r>
      <w:r w:rsidR="00DC00C5" w:rsidRPr="00FF3D16">
        <w:t>,</w:t>
      </w:r>
      <w:r w:rsidR="00DC00C5">
        <w:t xml:space="preserve"> and</w:t>
      </w:r>
      <w:r w:rsidR="00DC00C5" w:rsidRPr="00FF3D16">
        <w:t xml:space="preserve"> the Sydney South West Area Health Service </w:t>
      </w:r>
      <w:r w:rsidR="00DC00C5">
        <w:fldChar w:fldCharType="begin"/>
      </w:r>
      <w:r w:rsidR="00DC00C5">
        <w:instrText xml:space="preserve"> ADDIN EN.CITE &lt;EndNote&gt;&lt;Cite&gt;&lt;Author&gt;Duggan&lt;/Author&gt;&lt;Year&gt;2010&lt;/Year&gt;&lt;RecNum&gt;29&lt;/RecNum&gt;&lt;DisplayText&gt;(Duggan 2010)&lt;/DisplayText&gt;&lt;record&gt;&lt;rec-number&gt;29&lt;/rec-number&gt;&lt;foreign-keys&gt;&lt;key app="EN" db-id="wr9v2ear9da90te2vaovedxidvf9pp52x999" timestamp="1538095507"&gt;29&lt;/key&gt;&lt;/foreign-keys&gt;&lt;ref-type name="Journal Article"&gt;17&lt;/ref-type&gt;&lt;contributors&gt;&lt;authors&gt;&lt;author&gt;Duggan, K.&lt;/author&gt;&lt;author&gt;Vinod, SK.&lt;/author&gt;&lt;/authors&gt;&lt;/contributors&gt;&lt;titles&gt;&lt;title&gt;Treatment patterns for small cell lung cancer in South Western Sydney residents. Poster session presented at: 3rd Annual Australian Lung Cancer Conference. October 7-9 2010. Melbourne, Australia.&lt;/title&gt;&lt;/titles&gt;&lt;dates&gt;&lt;year&gt;2010&lt;/year&gt;&lt;/dates&gt;&lt;urls&gt;&lt;/urls&gt;&lt;/record&gt;&lt;/Cite&gt;&lt;/EndNote&gt;</w:instrText>
      </w:r>
      <w:r w:rsidR="00DC00C5">
        <w:fldChar w:fldCharType="separate"/>
      </w:r>
      <w:r w:rsidR="00DC00C5">
        <w:rPr>
          <w:noProof/>
        </w:rPr>
        <w:t>(Duggan 2010)</w:t>
      </w:r>
      <w:r w:rsidR="00DC00C5">
        <w:fldChar w:fldCharType="end"/>
      </w:r>
      <w:r w:rsidR="00B42AA9">
        <w:t>.</w:t>
      </w:r>
    </w:p>
    <w:p w14:paraId="124F4B05" w14:textId="6FF2CC3D" w:rsidR="001A0413" w:rsidRDefault="001A0413" w:rsidP="00CE716E">
      <w:pPr>
        <w:pStyle w:val="ListParagraph"/>
        <w:numPr>
          <w:ilvl w:val="0"/>
          <w:numId w:val="35"/>
        </w:numPr>
      </w:pPr>
      <w:r>
        <w:t>80% of patients progress from LS-</w:t>
      </w:r>
      <w:r w:rsidRPr="000203D9">
        <w:t>SCLC to ES-SCLC</w:t>
      </w:r>
      <w:r>
        <w:t xml:space="preserve"> who have an ECOG of 0-1</w:t>
      </w:r>
      <w:r w:rsidR="00DC00C5">
        <w:t xml:space="preserve"> </w:t>
      </w:r>
      <w:r w:rsidR="00ED3134">
        <w:t>as advised by DUSC for the July 2019 submission</w:t>
      </w:r>
      <w:r w:rsidR="00BB52E0">
        <w:t>.</w:t>
      </w:r>
    </w:p>
    <w:p w14:paraId="1807E6ED" w14:textId="52792AD3" w:rsidR="001A0413" w:rsidRDefault="001A0413" w:rsidP="00CE716E">
      <w:pPr>
        <w:pStyle w:val="ListParagraph"/>
        <w:numPr>
          <w:ilvl w:val="0"/>
          <w:numId w:val="35"/>
        </w:numPr>
      </w:pPr>
      <w:r w:rsidRPr="006C3FC4">
        <w:t xml:space="preserve">67% of patients with </w:t>
      </w:r>
      <w:r>
        <w:t>ES-SCLC</w:t>
      </w:r>
      <w:r w:rsidRPr="006C3FC4">
        <w:t xml:space="preserve"> </w:t>
      </w:r>
      <w:r>
        <w:t>would</w:t>
      </w:r>
      <w:r w:rsidRPr="006C3FC4">
        <w:t xml:space="preserve"> be eligible for atezolizumab</w:t>
      </w:r>
      <w:r>
        <w:t xml:space="preserve"> who are ECOG 0-1.</w:t>
      </w:r>
    </w:p>
    <w:p w14:paraId="0D6CCCDA" w14:textId="401A7F00" w:rsidR="00A50E0E" w:rsidRDefault="00A50E0E" w:rsidP="00CE716E">
      <w:pPr>
        <w:pStyle w:val="ListParagraph"/>
        <w:numPr>
          <w:ilvl w:val="0"/>
          <w:numId w:val="35"/>
        </w:numPr>
      </w:pPr>
      <w:r>
        <w:t>An estimated treatment uptake of 95% in incident and prevalent patients.</w:t>
      </w:r>
    </w:p>
    <w:p w14:paraId="5386ED67" w14:textId="59438722" w:rsidR="00A50E0E" w:rsidRDefault="00DB57C5" w:rsidP="00CE716E">
      <w:pPr>
        <w:pStyle w:val="ListParagraph"/>
        <w:numPr>
          <w:ilvl w:val="0"/>
          <w:numId w:val="35"/>
        </w:numPr>
      </w:pPr>
      <w:r w:rsidRPr="00DB57C5">
        <w:rPr>
          <w:rFonts w:hint="eastAsia"/>
          <w:color w:val="000000"/>
          <w:w w:val="20"/>
          <w:shd w:val="solid" w:color="000000" w:fill="000000"/>
          <w:fitText w:val="120" w:id="-1296853504"/>
          <w14:textFill>
            <w14:solidFill>
              <w14:srgbClr w14:val="000000">
                <w14:alpha w14:val="100000"/>
              </w14:srgbClr>
            </w14:solidFill>
          </w14:textFill>
        </w:rPr>
        <w:t xml:space="preserve">　</w:t>
      </w:r>
      <w:r w:rsidRPr="00DB57C5">
        <w:rPr>
          <w:color w:val="000000"/>
          <w:w w:val="20"/>
          <w:shd w:val="solid" w:color="000000" w:fill="000000"/>
          <w:fitText w:val="120" w:id="-1296853504"/>
          <w14:textFill>
            <w14:solidFill>
              <w14:srgbClr w14:val="000000">
                <w14:alpha w14:val="100000"/>
              </w14:srgbClr>
            </w14:solidFill>
          </w14:textFill>
        </w:rPr>
        <w:t>|</w:t>
      </w:r>
      <w:r w:rsidRPr="00DB57C5">
        <w:rPr>
          <w:rFonts w:hint="eastAsia"/>
          <w:color w:val="000000"/>
          <w:w w:val="20"/>
          <w:shd w:val="solid" w:color="000000" w:fill="000000"/>
          <w:fitText w:val="120" w:id="-1296853504"/>
          <w14:textFill>
            <w14:solidFill>
              <w14:srgbClr w14:val="000000">
                <w14:alpha w14:val="100000"/>
              </w14:srgbClr>
            </w14:solidFill>
          </w14:textFill>
        </w:rPr>
        <w:t xml:space="preserve">　</w:t>
      </w:r>
      <w:r>
        <w:t xml:space="preserve"> </w:t>
      </w:r>
      <w:r w:rsidR="00A50E0E">
        <w:t>grandfathered patients were estimated to initiate atezolizumab in Year 1.</w:t>
      </w:r>
    </w:p>
    <w:p w14:paraId="2E69CAE4" w14:textId="40F921CE" w:rsidR="003C1986" w:rsidRDefault="003C1986" w:rsidP="00CE716E">
      <w:pPr>
        <w:pStyle w:val="ListParagraph"/>
        <w:numPr>
          <w:ilvl w:val="0"/>
          <w:numId w:val="35"/>
        </w:numPr>
      </w:pPr>
      <w:r>
        <w:t xml:space="preserve">The average treatment duration was estimated to be </w:t>
      </w:r>
      <w:r w:rsidR="00DB57C5" w:rsidRPr="00DB57C5">
        <w:rPr>
          <w:color w:val="000000"/>
          <w:w w:val="81"/>
          <w:shd w:val="solid" w:color="000000" w:fill="000000"/>
          <w:fitText w:val="180" w:id="-1296853503"/>
          <w14:textFill>
            <w14:solidFill>
              <w14:srgbClr w14:val="000000">
                <w14:alpha w14:val="100000"/>
              </w14:srgbClr>
            </w14:solidFill>
          </w14:textFill>
        </w:rPr>
        <w:t>||</w:t>
      </w:r>
      <w:r w:rsidR="00DB57C5">
        <w:t xml:space="preserve"> </w:t>
      </w:r>
      <w:r>
        <w:t xml:space="preserve">months, equivalent to </w:t>
      </w:r>
      <w:r w:rsidR="00DB57C5" w:rsidRPr="00DB57C5">
        <w:rPr>
          <w:color w:val="000000"/>
          <w:w w:val="81"/>
          <w:shd w:val="solid" w:color="000000" w:fill="000000"/>
          <w:fitText w:val="180" w:id="-1296853502"/>
          <w14:textFill>
            <w14:solidFill>
              <w14:srgbClr w14:val="000000">
                <w14:alpha w14:val="100000"/>
              </w14:srgbClr>
            </w14:solidFill>
          </w14:textFill>
        </w:rPr>
        <w:t>||</w:t>
      </w:r>
      <w:r w:rsidR="00DB57C5">
        <w:t xml:space="preserve"> </w:t>
      </w:r>
      <w:r>
        <w:t>doses</w:t>
      </w:r>
      <w:r w:rsidR="003140BF">
        <w:t>, based on the IMpower133 trial.</w:t>
      </w:r>
    </w:p>
    <w:p w14:paraId="6FAA60E4" w14:textId="50922A7C" w:rsidR="00A50E0E" w:rsidRPr="00CE716E" w:rsidRDefault="00A50E0E" w:rsidP="00CE716E">
      <w:pPr>
        <w:pStyle w:val="ListParagraph"/>
        <w:numPr>
          <w:ilvl w:val="0"/>
          <w:numId w:val="35"/>
        </w:numPr>
      </w:pPr>
      <w:r>
        <w:t>All patients w</w:t>
      </w:r>
      <w:r w:rsidR="00E26FB7">
        <w:t>ere</w:t>
      </w:r>
      <w:r>
        <w:t xml:space="preserve"> assumed to have 4 initiating doses</w:t>
      </w:r>
      <w:r w:rsidR="00BB52E0">
        <w:t>.</w:t>
      </w:r>
    </w:p>
    <w:p w14:paraId="7E10F682" w14:textId="211428EC" w:rsidR="00A50E0E" w:rsidRPr="00CE716E" w:rsidRDefault="00DB57C5" w:rsidP="00CE716E">
      <w:pPr>
        <w:pStyle w:val="ListParagraph"/>
        <w:numPr>
          <w:ilvl w:val="0"/>
          <w:numId w:val="35"/>
        </w:numPr>
        <w:tabs>
          <w:tab w:val="left" w:pos="284"/>
        </w:tabs>
      </w:pPr>
      <w:r w:rsidRPr="00DB57C5">
        <w:rPr>
          <w:color w:val="000000"/>
          <w:spacing w:val="78"/>
          <w:shd w:val="solid" w:color="000000" w:fill="000000"/>
          <w:fitText w:val="300" w:id="-1296853501"/>
          <w14:textFill>
            <w14:solidFill>
              <w14:srgbClr w14:val="000000">
                <w14:alpha w14:val="100000"/>
              </w14:srgbClr>
            </w14:solidFill>
          </w14:textFill>
        </w:rPr>
        <w:t>|</w:t>
      </w:r>
      <w:r w:rsidRPr="00DB57C5">
        <w:rPr>
          <w:color w:val="000000"/>
          <w:shd w:val="solid" w:color="000000" w:fill="000000"/>
          <w:fitText w:val="300" w:id="-1296853501"/>
          <w14:textFill>
            <w14:solidFill>
              <w14:srgbClr w14:val="000000">
                <w14:alpha w14:val="100000"/>
              </w14:srgbClr>
            </w14:solidFill>
          </w14:textFill>
        </w:rPr>
        <w:t>|</w:t>
      </w:r>
      <w:r>
        <w:t xml:space="preserve"> </w:t>
      </w:r>
      <w:r w:rsidR="00A50E0E" w:rsidRPr="00CE716E">
        <w:t>continuing doses was assumed for all patients, based on average doses from economic model.</w:t>
      </w:r>
    </w:p>
    <w:p w14:paraId="2F46D9BD" w14:textId="4B371624" w:rsidR="00F71408" w:rsidRDefault="00F71408" w:rsidP="005F0611">
      <w:pPr>
        <w:pStyle w:val="ListParagraph"/>
        <w:ind w:left="0"/>
      </w:pPr>
    </w:p>
    <w:p w14:paraId="1C61B5C4" w14:textId="249B2FA5" w:rsidR="005F0611" w:rsidRDefault="00F71408" w:rsidP="005F0611">
      <w:pPr>
        <w:pStyle w:val="ListParagraph"/>
        <w:ind w:left="0"/>
      </w:pPr>
      <w:r>
        <w:t xml:space="preserve">In March 2020 the PBAC recommended </w:t>
      </w:r>
      <w:r w:rsidRPr="00BB3B34">
        <w:rPr>
          <w:iCs/>
        </w:rPr>
        <w:t>the addition of atezolizumab 840 mg injection for the 1680 mg Q4W flat dosing regimen in 1L ES-SCLC</w:t>
      </w:r>
      <w:r>
        <w:rPr>
          <w:iCs/>
        </w:rPr>
        <w:t xml:space="preserve">. This listing change was expected to be cost neutral and the financial estimates were not further updated from the November 2019 submission. </w:t>
      </w:r>
    </w:p>
    <w:p w14:paraId="460F1A25" w14:textId="4C6AE31E" w:rsidR="00D90FFF" w:rsidRDefault="00D90FFF" w:rsidP="005F0611">
      <w:pPr>
        <w:pStyle w:val="ListParagraph"/>
        <w:ind w:left="0"/>
        <w:rPr>
          <w:iCs/>
        </w:rPr>
      </w:pPr>
    </w:p>
    <w:p w14:paraId="3B97E265" w14:textId="1F1279C3" w:rsidR="00D90FFF" w:rsidRDefault="00D90FFF" w:rsidP="005F0611">
      <w:pPr>
        <w:pStyle w:val="ListParagraph"/>
        <w:ind w:left="0"/>
        <w:rPr>
          <w:iCs/>
        </w:rPr>
      </w:pPr>
      <w:r>
        <w:rPr>
          <w:iCs/>
        </w:rPr>
        <w:t xml:space="preserve">The utilisation estimates for atezolizumab are summarised in Table 3. </w:t>
      </w:r>
      <w:r w:rsidR="000D2A66">
        <w:rPr>
          <w:iCs/>
        </w:rPr>
        <w:t>F</w:t>
      </w:r>
      <w:r>
        <w:rPr>
          <w:iCs/>
        </w:rPr>
        <w:t xml:space="preserve">or the purposes of the predicted vs. actual analysis the estimates based on a treatment duration of </w:t>
      </w:r>
      <w:r w:rsidR="00DB57C5" w:rsidRPr="00C51645">
        <w:rPr>
          <w:iCs/>
          <w:color w:val="000000"/>
          <w:w w:val="81"/>
          <w:shd w:val="solid" w:color="000000" w:fill="000000"/>
          <w:fitText w:val="180" w:id="-1296853248"/>
          <w14:textFill>
            <w14:solidFill>
              <w14:srgbClr w14:val="000000">
                <w14:alpha w14:val="100000"/>
              </w14:srgbClr>
            </w14:solidFill>
          </w14:textFill>
        </w:rPr>
        <w:t>||</w:t>
      </w:r>
      <w:r w:rsidR="00DB57C5">
        <w:rPr>
          <w:iCs/>
        </w:rPr>
        <w:t xml:space="preserve"> </w:t>
      </w:r>
      <w:r>
        <w:rPr>
          <w:iCs/>
        </w:rPr>
        <w:t>months are used</w:t>
      </w:r>
      <w:r w:rsidR="00224D05">
        <w:rPr>
          <w:iCs/>
        </w:rPr>
        <w:t xml:space="preserve"> to compare to actual use.</w:t>
      </w:r>
    </w:p>
    <w:p w14:paraId="22D5FC97" w14:textId="06480307" w:rsidR="00C51645" w:rsidRDefault="00C51645" w:rsidP="005F0611">
      <w:pPr>
        <w:pStyle w:val="ListParagraph"/>
        <w:ind w:left="0"/>
        <w:rPr>
          <w:iCs/>
        </w:rPr>
      </w:pPr>
    </w:p>
    <w:p w14:paraId="13A8D2AD" w14:textId="4EA6F3FD" w:rsidR="00C51645" w:rsidRDefault="00C51645" w:rsidP="005F0611">
      <w:pPr>
        <w:pStyle w:val="ListParagraph"/>
        <w:ind w:left="0"/>
        <w:rPr>
          <w:iCs/>
        </w:rPr>
      </w:pPr>
    </w:p>
    <w:p w14:paraId="75EB1323" w14:textId="77777777" w:rsidR="00C51645" w:rsidRDefault="00C51645" w:rsidP="005F0611">
      <w:pPr>
        <w:pStyle w:val="ListParagraph"/>
        <w:ind w:left="0"/>
        <w:rPr>
          <w:iCs/>
        </w:rPr>
      </w:pPr>
    </w:p>
    <w:p w14:paraId="311C91E5" w14:textId="3015CD18" w:rsidR="00D90FFF" w:rsidRDefault="00D90FFF" w:rsidP="005F0611">
      <w:pPr>
        <w:pStyle w:val="ListParagraph"/>
        <w:ind w:left="0"/>
        <w:rPr>
          <w:iCs/>
        </w:rPr>
      </w:pPr>
    </w:p>
    <w:p w14:paraId="4F69CF76" w14:textId="5BEA8046" w:rsidR="00D90FFF" w:rsidRPr="00224D05" w:rsidRDefault="00D90FFF" w:rsidP="005F0611">
      <w:pPr>
        <w:pStyle w:val="ListParagraph"/>
        <w:ind w:left="0"/>
        <w:rPr>
          <w:b/>
          <w:bCs/>
          <w:iCs/>
        </w:rPr>
      </w:pPr>
      <w:r w:rsidRPr="00224D05">
        <w:rPr>
          <w:b/>
          <w:bCs/>
        </w:rPr>
        <w:lastRenderedPageBreak/>
        <w:t>Table 3: Total utilisation and cost to PBS of listing atezolizumab (as presented in the November 2019 submission)</w:t>
      </w:r>
    </w:p>
    <w:tbl>
      <w:tblPr>
        <w:tblW w:w="50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7"/>
        <w:gridCol w:w="1070"/>
        <w:gridCol w:w="1056"/>
        <w:gridCol w:w="1061"/>
        <w:gridCol w:w="1063"/>
        <w:gridCol w:w="1195"/>
        <w:gridCol w:w="1188"/>
      </w:tblGrid>
      <w:tr w:rsidR="00DD4173" w:rsidRPr="00695A45" w14:paraId="7D32E248" w14:textId="77777777" w:rsidTr="00663D00">
        <w:trPr>
          <w:trHeight w:val="36"/>
        </w:trPr>
        <w:tc>
          <w:tcPr>
            <w:tcW w:w="1319" w:type="pct"/>
            <w:shd w:val="clear" w:color="auto" w:fill="BFBFBF" w:themeFill="background1" w:themeFillShade="BF"/>
            <w:noWrap/>
            <w:vAlign w:val="bottom"/>
            <w:hideMark/>
          </w:tcPr>
          <w:p w14:paraId="39B48EC6" w14:textId="77777777" w:rsidR="00D90FFF" w:rsidRPr="00695A45" w:rsidRDefault="00D90FFF" w:rsidP="00FE1244">
            <w:pPr>
              <w:keepNext/>
              <w:keepLines/>
              <w:jc w:val="both"/>
              <w:rPr>
                <w:rFonts w:ascii="Arial Narrow" w:hAnsi="Arial Narrow"/>
                <w:sz w:val="20"/>
                <w:szCs w:val="20"/>
                <w:highlight w:val="lightGray"/>
              </w:rPr>
            </w:pPr>
          </w:p>
        </w:tc>
        <w:tc>
          <w:tcPr>
            <w:tcW w:w="594" w:type="pct"/>
            <w:shd w:val="clear" w:color="auto" w:fill="BFBFBF" w:themeFill="background1" w:themeFillShade="BF"/>
            <w:vAlign w:val="bottom"/>
            <w:hideMark/>
          </w:tcPr>
          <w:p w14:paraId="5ED620A3" w14:textId="77777777" w:rsidR="00D90FFF" w:rsidRPr="00695A45" w:rsidRDefault="00D90FFF" w:rsidP="00FE1244">
            <w:pPr>
              <w:keepNext/>
              <w:keepLines/>
              <w:ind w:left="-61" w:right="-41"/>
              <w:jc w:val="center"/>
              <w:rPr>
                <w:rFonts w:ascii="Arial Narrow" w:hAnsi="Arial Narrow"/>
                <w:b/>
                <w:sz w:val="20"/>
                <w:szCs w:val="20"/>
              </w:rPr>
            </w:pPr>
            <w:r w:rsidRPr="00695A45">
              <w:rPr>
                <w:rFonts w:ascii="Arial Narrow" w:hAnsi="Arial Narrow"/>
                <w:b/>
                <w:sz w:val="20"/>
                <w:szCs w:val="20"/>
              </w:rPr>
              <w:t>Year 1</w:t>
            </w:r>
          </w:p>
        </w:tc>
        <w:tc>
          <w:tcPr>
            <w:tcW w:w="586" w:type="pct"/>
            <w:shd w:val="clear" w:color="auto" w:fill="BFBFBF" w:themeFill="background1" w:themeFillShade="BF"/>
            <w:vAlign w:val="bottom"/>
          </w:tcPr>
          <w:p w14:paraId="57AEFDD5" w14:textId="77777777" w:rsidR="00D90FFF" w:rsidRPr="00695A45" w:rsidRDefault="00D90FFF" w:rsidP="00FE1244">
            <w:pPr>
              <w:keepNext/>
              <w:keepLines/>
              <w:ind w:left="-61" w:right="-41"/>
              <w:jc w:val="center"/>
              <w:rPr>
                <w:rFonts w:ascii="Arial Narrow" w:hAnsi="Arial Narrow"/>
                <w:b/>
                <w:sz w:val="20"/>
                <w:szCs w:val="20"/>
              </w:rPr>
            </w:pPr>
            <w:r w:rsidRPr="00695A45">
              <w:rPr>
                <w:rFonts w:ascii="Arial Narrow" w:hAnsi="Arial Narrow"/>
                <w:b/>
                <w:sz w:val="20"/>
                <w:szCs w:val="20"/>
              </w:rPr>
              <w:t>Year 2</w:t>
            </w:r>
          </w:p>
        </w:tc>
        <w:tc>
          <w:tcPr>
            <w:tcW w:w="589" w:type="pct"/>
            <w:shd w:val="clear" w:color="auto" w:fill="BFBFBF" w:themeFill="background1" w:themeFillShade="BF"/>
            <w:vAlign w:val="bottom"/>
          </w:tcPr>
          <w:p w14:paraId="6F4CAE71" w14:textId="77777777" w:rsidR="00D90FFF" w:rsidRPr="00695A45" w:rsidRDefault="00D90FFF" w:rsidP="00FE1244">
            <w:pPr>
              <w:keepNext/>
              <w:keepLines/>
              <w:ind w:left="-61" w:right="-41"/>
              <w:jc w:val="center"/>
              <w:rPr>
                <w:rFonts w:ascii="Arial Narrow" w:hAnsi="Arial Narrow"/>
                <w:b/>
                <w:sz w:val="20"/>
                <w:szCs w:val="20"/>
              </w:rPr>
            </w:pPr>
            <w:r w:rsidRPr="00695A45">
              <w:rPr>
                <w:rFonts w:ascii="Arial Narrow" w:hAnsi="Arial Narrow"/>
                <w:b/>
                <w:sz w:val="20"/>
                <w:szCs w:val="20"/>
              </w:rPr>
              <w:t>Year 3</w:t>
            </w:r>
          </w:p>
        </w:tc>
        <w:tc>
          <w:tcPr>
            <w:tcW w:w="590" w:type="pct"/>
            <w:shd w:val="clear" w:color="auto" w:fill="BFBFBF" w:themeFill="background1" w:themeFillShade="BF"/>
            <w:vAlign w:val="bottom"/>
          </w:tcPr>
          <w:p w14:paraId="6BCD0BA0" w14:textId="77777777" w:rsidR="00D90FFF" w:rsidRPr="00695A45" w:rsidRDefault="00D90FFF" w:rsidP="00FE1244">
            <w:pPr>
              <w:keepNext/>
              <w:keepLines/>
              <w:ind w:left="-61" w:right="-41"/>
              <w:jc w:val="center"/>
              <w:rPr>
                <w:rFonts w:ascii="Arial Narrow" w:hAnsi="Arial Narrow"/>
                <w:b/>
                <w:sz w:val="20"/>
                <w:szCs w:val="20"/>
              </w:rPr>
            </w:pPr>
            <w:r w:rsidRPr="00695A45">
              <w:rPr>
                <w:rFonts w:ascii="Arial Narrow" w:hAnsi="Arial Narrow"/>
                <w:b/>
                <w:sz w:val="20"/>
                <w:szCs w:val="20"/>
              </w:rPr>
              <w:t>Year 4</w:t>
            </w:r>
          </w:p>
        </w:tc>
        <w:tc>
          <w:tcPr>
            <w:tcW w:w="663" w:type="pct"/>
            <w:shd w:val="clear" w:color="auto" w:fill="BFBFBF" w:themeFill="background1" w:themeFillShade="BF"/>
            <w:vAlign w:val="bottom"/>
          </w:tcPr>
          <w:p w14:paraId="3443EC97" w14:textId="77777777" w:rsidR="00D90FFF" w:rsidRPr="00695A45" w:rsidRDefault="00D90FFF" w:rsidP="00FE1244">
            <w:pPr>
              <w:keepNext/>
              <w:keepLines/>
              <w:ind w:left="-61" w:right="-41"/>
              <w:jc w:val="center"/>
              <w:rPr>
                <w:rFonts w:ascii="Arial Narrow" w:hAnsi="Arial Narrow"/>
                <w:b/>
                <w:sz w:val="20"/>
                <w:szCs w:val="20"/>
              </w:rPr>
            </w:pPr>
            <w:r w:rsidRPr="00695A45">
              <w:rPr>
                <w:rFonts w:ascii="Arial Narrow" w:hAnsi="Arial Narrow"/>
                <w:b/>
                <w:sz w:val="20"/>
                <w:szCs w:val="20"/>
              </w:rPr>
              <w:t>Year 5</w:t>
            </w:r>
          </w:p>
        </w:tc>
        <w:tc>
          <w:tcPr>
            <w:tcW w:w="660" w:type="pct"/>
            <w:shd w:val="clear" w:color="auto" w:fill="BFBFBF" w:themeFill="background1" w:themeFillShade="BF"/>
            <w:vAlign w:val="bottom"/>
          </w:tcPr>
          <w:p w14:paraId="2CD83340" w14:textId="77777777" w:rsidR="00D90FFF" w:rsidRPr="00695A45" w:rsidRDefault="00D90FFF" w:rsidP="00FE1244">
            <w:pPr>
              <w:keepNext/>
              <w:keepLines/>
              <w:ind w:left="-61" w:right="-41"/>
              <w:jc w:val="center"/>
              <w:rPr>
                <w:rFonts w:ascii="Arial Narrow" w:hAnsi="Arial Narrow"/>
                <w:b/>
                <w:sz w:val="20"/>
                <w:szCs w:val="20"/>
              </w:rPr>
            </w:pPr>
            <w:r w:rsidRPr="00695A45">
              <w:rPr>
                <w:rFonts w:ascii="Arial Narrow" w:hAnsi="Arial Narrow"/>
                <w:b/>
                <w:sz w:val="20"/>
                <w:szCs w:val="20"/>
              </w:rPr>
              <w:t>Year 6</w:t>
            </w:r>
          </w:p>
        </w:tc>
      </w:tr>
      <w:tr w:rsidR="00D90FFF" w:rsidRPr="00695A45" w14:paraId="7620F3D2" w14:textId="77777777" w:rsidTr="007C096E">
        <w:trPr>
          <w:trHeight w:val="36"/>
        </w:trPr>
        <w:tc>
          <w:tcPr>
            <w:tcW w:w="5000" w:type="pct"/>
            <w:gridSpan w:val="7"/>
            <w:shd w:val="clear" w:color="auto" w:fill="auto"/>
            <w:vAlign w:val="bottom"/>
          </w:tcPr>
          <w:p w14:paraId="241FE1AA" w14:textId="77777777" w:rsidR="00D90FFF" w:rsidRPr="00695A45" w:rsidRDefault="00D90FFF" w:rsidP="00FE1244">
            <w:pPr>
              <w:keepNext/>
              <w:keepLines/>
              <w:ind w:left="-61" w:right="-41"/>
              <w:rPr>
                <w:rFonts w:ascii="Arial Narrow" w:hAnsi="Arial Narrow"/>
                <w:sz w:val="20"/>
                <w:szCs w:val="20"/>
                <w:highlight w:val="lightGray"/>
              </w:rPr>
            </w:pPr>
            <w:r w:rsidRPr="00695A45">
              <w:rPr>
                <w:rFonts w:ascii="Arial Narrow" w:hAnsi="Arial Narrow"/>
                <w:b/>
                <w:bCs/>
                <w:sz w:val="20"/>
                <w:szCs w:val="20"/>
              </w:rPr>
              <w:t>Estimated extent of use</w:t>
            </w:r>
          </w:p>
        </w:tc>
      </w:tr>
      <w:tr w:rsidR="00DD4173" w:rsidRPr="00695A45" w14:paraId="668D419F" w14:textId="77777777" w:rsidTr="00DB57C5">
        <w:trPr>
          <w:trHeight w:val="36"/>
        </w:trPr>
        <w:tc>
          <w:tcPr>
            <w:tcW w:w="1319" w:type="pct"/>
            <w:shd w:val="clear" w:color="auto" w:fill="auto"/>
            <w:vAlign w:val="bottom"/>
          </w:tcPr>
          <w:p w14:paraId="6936C0EA" w14:textId="77777777" w:rsidR="00D90FFF" w:rsidRPr="00695A45" w:rsidRDefault="00D90FFF" w:rsidP="00FE1244">
            <w:pPr>
              <w:keepNext/>
              <w:keepLines/>
              <w:rPr>
                <w:rFonts w:ascii="Arial Narrow" w:hAnsi="Arial Narrow"/>
                <w:sz w:val="20"/>
                <w:szCs w:val="20"/>
              </w:rPr>
            </w:pPr>
            <w:r w:rsidRPr="00695A45">
              <w:rPr>
                <w:rFonts w:ascii="Arial Narrow" w:hAnsi="Arial Narrow"/>
                <w:sz w:val="20"/>
                <w:szCs w:val="20"/>
              </w:rPr>
              <w:t>Number of treated patients</w:t>
            </w:r>
          </w:p>
        </w:tc>
        <w:tc>
          <w:tcPr>
            <w:tcW w:w="594" w:type="pct"/>
            <w:tcBorders>
              <w:bottom w:val="single" w:sz="4" w:space="0" w:color="auto"/>
            </w:tcBorders>
            <w:shd w:val="solid" w:color="000000" w:fill="000000"/>
            <w:noWrap/>
            <w:vAlign w:val="bottom"/>
          </w:tcPr>
          <w:p w14:paraId="7493B423" w14:textId="7FA23EB6"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23"/>
                <w:sz w:val="20"/>
                <w:szCs w:val="20"/>
                <w:fitText w:val="105" w:id="-1296853247"/>
                <w14:textFill>
                  <w14:solidFill>
                    <w14:srgbClr w14:val="000000">
                      <w14:alpha w14:val="100000"/>
                    </w14:srgbClr>
                  </w14:solidFill>
                </w14:textFill>
              </w:rPr>
              <w:t xml:space="preserve">　</w:t>
            </w:r>
            <w:r w:rsidRPr="00DB57C5">
              <w:rPr>
                <w:rFonts w:ascii="Arial Narrow" w:hAnsi="Arial Narrow"/>
                <w:color w:val="000000"/>
                <w:w w:val="23"/>
                <w:sz w:val="20"/>
                <w:szCs w:val="20"/>
                <w:fitText w:val="105" w:id="-1296853247"/>
                <w14:textFill>
                  <w14:solidFill>
                    <w14:srgbClr w14:val="000000">
                      <w14:alpha w14:val="100000"/>
                    </w14:srgbClr>
                  </w14:solidFill>
                </w14:textFill>
              </w:rPr>
              <w:t>|</w:t>
            </w:r>
            <w:r w:rsidRPr="00DB57C5">
              <w:rPr>
                <w:rFonts w:ascii="Arial Narrow" w:hAnsi="Arial Narrow" w:hint="eastAsia"/>
                <w:color w:val="000000"/>
                <w:w w:val="23"/>
                <w:sz w:val="20"/>
                <w:szCs w:val="20"/>
                <w:fitText w:val="105" w:id="-1296853247"/>
                <w14:textFill>
                  <w14:solidFill>
                    <w14:srgbClr w14:val="000000">
                      <w14:alpha w14:val="100000"/>
                    </w14:srgbClr>
                  </w14:solidFill>
                </w14:textFill>
              </w:rPr>
              <w:t xml:space="preserve">　</w:t>
            </w:r>
          </w:p>
        </w:tc>
        <w:tc>
          <w:tcPr>
            <w:tcW w:w="586" w:type="pct"/>
            <w:tcBorders>
              <w:bottom w:val="single" w:sz="4" w:space="0" w:color="auto"/>
            </w:tcBorders>
            <w:shd w:val="solid" w:color="000000" w:fill="000000"/>
            <w:noWrap/>
            <w:vAlign w:val="bottom"/>
          </w:tcPr>
          <w:p w14:paraId="61728877" w14:textId="2F692EF6"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color w:val="000000"/>
                <w:sz w:val="20"/>
                <w:szCs w:val="20"/>
                <w14:textFill>
                  <w14:solidFill>
                    <w14:srgbClr w14:val="000000">
                      <w14:alpha w14:val="100000"/>
                    </w14:srgbClr>
                  </w14:solidFill>
                </w14:textFill>
              </w:rPr>
              <w:t>|</w:t>
            </w:r>
          </w:p>
        </w:tc>
        <w:tc>
          <w:tcPr>
            <w:tcW w:w="589" w:type="pct"/>
            <w:tcBorders>
              <w:bottom w:val="single" w:sz="4" w:space="0" w:color="auto"/>
            </w:tcBorders>
            <w:shd w:val="solid" w:color="000000" w:fill="000000"/>
            <w:noWrap/>
            <w:vAlign w:val="bottom"/>
          </w:tcPr>
          <w:p w14:paraId="01EA30D9" w14:textId="3CDB4A68"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color w:val="000000"/>
                <w:sz w:val="20"/>
                <w:szCs w:val="20"/>
                <w14:textFill>
                  <w14:solidFill>
                    <w14:srgbClr w14:val="000000">
                      <w14:alpha w14:val="100000"/>
                    </w14:srgbClr>
                  </w14:solidFill>
                </w14:textFill>
              </w:rPr>
              <w:t>|</w:t>
            </w:r>
          </w:p>
        </w:tc>
        <w:tc>
          <w:tcPr>
            <w:tcW w:w="590" w:type="pct"/>
            <w:tcBorders>
              <w:bottom w:val="single" w:sz="4" w:space="0" w:color="auto"/>
            </w:tcBorders>
            <w:shd w:val="solid" w:color="000000" w:fill="000000"/>
            <w:noWrap/>
            <w:vAlign w:val="bottom"/>
          </w:tcPr>
          <w:p w14:paraId="1060B2BA" w14:textId="3A711871"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23"/>
                <w:sz w:val="20"/>
                <w:szCs w:val="20"/>
                <w:fitText w:val="105" w:id="-1296853246"/>
                <w14:textFill>
                  <w14:solidFill>
                    <w14:srgbClr w14:val="000000">
                      <w14:alpha w14:val="100000"/>
                    </w14:srgbClr>
                  </w14:solidFill>
                </w14:textFill>
              </w:rPr>
              <w:t xml:space="preserve">　</w:t>
            </w:r>
            <w:r w:rsidRPr="00DB57C5">
              <w:rPr>
                <w:rFonts w:ascii="Arial Narrow" w:hAnsi="Arial Narrow"/>
                <w:color w:val="000000"/>
                <w:w w:val="23"/>
                <w:sz w:val="20"/>
                <w:szCs w:val="20"/>
                <w:fitText w:val="105" w:id="-1296853246"/>
                <w14:textFill>
                  <w14:solidFill>
                    <w14:srgbClr w14:val="000000">
                      <w14:alpha w14:val="100000"/>
                    </w14:srgbClr>
                  </w14:solidFill>
                </w14:textFill>
              </w:rPr>
              <w:t>|</w:t>
            </w:r>
            <w:r w:rsidRPr="00DB57C5">
              <w:rPr>
                <w:rFonts w:ascii="Arial Narrow" w:hAnsi="Arial Narrow" w:hint="eastAsia"/>
                <w:color w:val="000000"/>
                <w:w w:val="23"/>
                <w:sz w:val="20"/>
                <w:szCs w:val="20"/>
                <w:fitText w:val="105" w:id="-1296853246"/>
                <w14:textFill>
                  <w14:solidFill>
                    <w14:srgbClr w14:val="000000">
                      <w14:alpha w14:val="100000"/>
                    </w14:srgbClr>
                  </w14:solidFill>
                </w14:textFill>
              </w:rPr>
              <w:t xml:space="preserve">　</w:t>
            </w:r>
          </w:p>
        </w:tc>
        <w:tc>
          <w:tcPr>
            <w:tcW w:w="663" w:type="pct"/>
            <w:tcBorders>
              <w:bottom w:val="single" w:sz="4" w:space="0" w:color="auto"/>
            </w:tcBorders>
            <w:shd w:val="solid" w:color="000000" w:fill="000000"/>
            <w:noWrap/>
            <w:vAlign w:val="bottom"/>
          </w:tcPr>
          <w:p w14:paraId="68B53E65" w14:textId="61AB706B"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15"/>
                <w:sz w:val="20"/>
                <w:szCs w:val="20"/>
                <w:fitText w:val="60" w:id="-1296853245"/>
                <w14:textFill>
                  <w14:solidFill>
                    <w14:srgbClr w14:val="000000">
                      <w14:alpha w14:val="100000"/>
                    </w14:srgbClr>
                  </w14:solidFill>
                </w14:textFill>
              </w:rPr>
              <w:t xml:space="preserve">　</w:t>
            </w:r>
            <w:r w:rsidRPr="00DB57C5">
              <w:rPr>
                <w:rFonts w:ascii="Arial Narrow" w:hAnsi="Arial Narrow"/>
                <w:color w:val="000000"/>
                <w:w w:val="15"/>
                <w:sz w:val="20"/>
                <w:szCs w:val="20"/>
                <w:fitText w:val="60" w:id="-1296853245"/>
                <w14:textFill>
                  <w14:solidFill>
                    <w14:srgbClr w14:val="000000">
                      <w14:alpha w14:val="100000"/>
                    </w14:srgbClr>
                  </w14:solidFill>
                </w14:textFill>
              </w:rPr>
              <w:t>|</w:t>
            </w:r>
            <w:r w:rsidRPr="00DB57C5">
              <w:rPr>
                <w:rFonts w:ascii="Arial Narrow" w:hAnsi="Arial Narrow" w:hint="eastAsia"/>
                <w:color w:val="000000"/>
                <w:w w:val="15"/>
                <w:sz w:val="20"/>
                <w:szCs w:val="20"/>
                <w:fitText w:val="60" w:id="-1296853245"/>
                <w14:textFill>
                  <w14:solidFill>
                    <w14:srgbClr w14:val="000000">
                      <w14:alpha w14:val="100000"/>
                    </w14:srgbClr>
                  </w14:solidFill>
                </w14:textFill>
              </w:rPr>
              <w:t xml:space="preserve">　</w:t>
            </w:r>
          </w:p>
        </w:tc>
        <w:tc>
          <w:tcPr>
            <w:tcW w:w="660" w:type="pct"/>
            <w:tcBorders>
              <w:bottom w:val="single" w:sz="4" w:space="0" w:color="auto"/>
            </w:tcBorders>
            <w:shd w:val="solid" w:color="000000" w:fill="000000"/>
            <w:vAlign w:val="bottom"/>
          </w:tcPr>
          <w:p w14:paraId="0C279BB6" w14:textId="21DFF4A7"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15"/>
                <w:sz w:val="20"/>
                <w:szCs w:val="20"/>
                <w:fitText w:val="45" w:id="-1296853244"/>
                <w14:textFill>
                  <w14:solidFill>
                    <w14:srgbClr w14:val="000000">
                      <w14:alpha w14:val="100000"/>
                    </w14:srgbClr>
                  </w14:solidFill>
                </w14:textFill>
              </w:rPr>
              <w:t xml:space="preserve">　</w:t>
            </w:r>
            <w:r w:rsidRPr="00DB57C5">
              <w:rPr>
                <w:rFonts w:ascii="Arial Narrow" w:hAnsi="Arial Narrow"/>
                <w:color w:val="000000"/>
                <w:w w:val="15"/>
                <w:sz w:val="20"/>
                <w:szCs w:val="20"/>
                <w:fitText w:val="45" w:id="-1296853244"/>
                <w14:textFill>
                  <w14:solidFill>
                    <w14:srgbClr w14:val="000000">
                      <w14:alpha w14:val="100000"/>
                    </w14:srgbClr>
                  </w14:solidFill>
                </w14:textFill>
              </w:rPr>
              <w:t>|</w:t>
            </w:r>
            <w:r w:rsidRPr="00DB57C5">
              <w:rPr>
                <w:rFonts w:ascii="Arial Narrow" w:hAnsi="Arial Narrow" w:hint="eastAsia"/>
                <w:color w:val="000000"/>
                <w:spacing w:val="-20"/>
                <w:w w:val="15"/>
                <w:sz w:val="20"/>
                <w:szCs w:val="20"/>
                <w:fitText w:val="45" w:id="-1296853244"/>
                <w14:textFill>
                  <w14:solidFill>
                    <w14:srgbClr w14:val="000000">
                      <w14:alpha w14:val="100000"/>
                    </w14:srgbClr>
                  </w14:solidFill>
                </w14:textFill>
              </w:rPr>
              <w:t xml:space="preserve">　</w:t>
            </w:r>
          </w:p>
        </w:tc>
      </w:tr>
      <w:tr w:rsidR="00DD4173" w:rsidRPr="00695A45" w14:paraId="73D6D139" w14:textId="77777777" w:rsidTr="00DB57C5">
        <w:trPr>
          <w:trHeight w:val="36"/>
        </w:trPr>
        <w:tc>
          <w:tcPr>
            <w:tcW w:w="1319" w:type="pct"/>
            <w:shd w:val="clear" w:color="auto" w:fill="auto"/>
            <w:vAlign w:val="bottom"/>
          </w:tcPr>
          <w:p w14:paraId="541B6CEB" w14:textId="77777777" w:rsidR="00D90FFF" w:rsidRPr="00695A45" w:rsidRDefault="00D90FFF" w:rsidP="00FE1244">
            <w:pPr>
              <w:keepNext/>
              <w:keepLines/>
              <w:rPr>
                <w:rFonts w:ascii="Arial Narrow" w:hAnsi="Arial Narrow"/>
                <w:sz w:val="20"/>
                <w:szCs w:val="20"/>
              </w:rPr>
            </w:pPr>
            <w:r w:rsidRPr="00695A45">
              <w:rPr>
                <w:rFonts w:ascii="Arial Narrow" w:hAnsi="Arial Narrow"/>
                <w:sz w:val="20"/>
                <w:szCs w:val="20"/>
              </w:rPr>
              <w:t>Number of scripts</w:t>
            </w:r>
          </w:p>
        </w:tc>
        <w:tc>
          <w:tcPr>
            <w:tcW w:w="594" w:type="pct"/>
            <w:shd w:val="solid" w:color="000000" w:fill="000000"/>
            <w:noWrap/>
            <w:vAlign w:val="bottom"/>
          </w:tcPr>
          <w:p w14:paraId="3B2E4C63" w14:textId="5EAD3971"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23"/>
                <w:sz w:val="20"/>
                <w:szCs w:val="20"/>
                <w:fitText w:val="105" w:id="-1296853243"/>
                <w14:textFill>
                  <w14:solidFill>
                    <w14:srgbClr w14:val="000000">
                      <w14:alpha w14:val="100000"/>
                    </w14:srgbClr>
                  </w14:solidFill>
                </w14:textFill>
              </w:rPr>
              <w:t xml:space="preserve">　</w:t>
            </w:r>
            <w:r w:rsidRPr="00DB57C5">
              <w:rPr>
                <w:rFonts w:ascii="Arial Narrow" w:hAnsi="Arial Narrow"/>
                <w:color w:val="000000"/>
                <w:w w:val="23"/>
                <w:sz w:val="20"/>
                <w:szCs w:val="20"/>
                <w:fitText w:val="105" w:id="-1296853243"/>
                <w14:textFill>
                  <w14:solidFill>
                    <w14:srgbClr w14:val="000000">
                      <w14:alpha w14:val="100000"/>
                    </w14:srgbClr>
                  </w14:solidFill>
                </w14:textFill>
              </w:rPr>
              <w:t>|</w:t>
            </w:r>
            <w:r w:rsidRPr="00DB57C5">
              <w:rPr>
                <w:rFonts w:ascii="Arial Narrow" w:hAnsi="Arial Narrow" w:hint="eastAsia"/>
                <w:color w:val="000000"/>
                <w:w w:val="23"/>
                <w:sz w:val="20"/>
                <w:szCs w:val="20"/>
                <w:fitText w:val="105" w:id="-1296853243"/>
                <w14:textFill>
                  <w14:solidFill>
                    <w14:srgbClr w14:val="000000">
                      <w14:alpha w14:val="100000"/>
                    </w14:srgbClr>
                  </w14:solidFill>
                </w14:textFill>
              </w:rPr>
              <w:t xml:space="preserve">　</w:t>
            </w:r>
          </w:p>
        </w:tc>
        <w:tc>
          <w:tcPr>
            <w:tcW w:w="586" w:type="pct"/>
            <w:shd w:val="solid" w:color="000000" w:fill="000000"/>
            <w:noWrap/>
            <w:vAlign w:val="bottom"/>
          </w:tcPr>
          <w:p w14:paraId="7A3543B5" w14:textId="4BC2051D"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23"/>
                <w:sz w:val="20"/>
                <w:szCs w:val="20"/>
                <w:fitText w:val="105" w:id="-1296853242"/>
                <w14:textFill>
                  <w14:solidFill>
                    <w14:srgbClr w14:val="000000">
                      <w14:alpha w14:val="100000"/>
                    </w14:srgbClr>
                  </w14:solidFill>
                </w14:textFill>
              </w:rPr>
              <w:t xml:space="preserve">　</w:t>
            </w:r>
            <w:r w:rsidRPr="00DB57C5">
              <w:rPr>
                <w:rFonts w:ascii="Arial Narrow" w:hAnsi="Arial Narrow"/>
                <w:color w:val="000000"/>
                <w:w w:val="23"/>
                <w:sz w:val="20"/>
                <w:szCs w:val="20"/>
                <w:fitText w:val="105" w:id="-1296853242"/>
                <w14:textFill>
                  <w14:solidFill>
                    <w14:srgbClr w14:val="000000">
                      <w14:alpha w14:val="100000"/>
                    </w14:srgbClr>
                  </w14:solidFill>
                </w14:textFill>
              </w:rPr>
              <w:t>|</w:t>
            </w:r>
            <w:r w:rsidRPr="00DB57C5">
              <w:rPr>
                <w:rFonts w:ascii="Arial Narrow" w:hAnsi="Arial Narrow" w:hint="eastAsia"/>
                <w:color w:val="000000"/>
                <w:w w:val="23"/>
                <w:sz w:val="20"/>
                <w:szCs w:val="20"/>
                <w:fitText w:val="105" w:id="-1296853242"/>
                <w14:textFill>
                  <w14:solidFill>
                    <w14:srgbClr w14:val="000000">
                      <w14:alpha w14:val="100000"/>
                    </w14:srgbClr>
                  </w14:solidFill>
                </w14:textFill>
              </w:rPr>
              <w:t xml:space="preserve">　</w:t>
            </w:r>
          </w:p>
        </w:tc>
        <w:tc>
          <w:tcPr>
            <w:tcW w:w="589" w:type="pct"/>
            <w:shd w:val="solid" w:color="000000" w:fill="000000"/>
            <w:noWrap/>
            <w:vAlign w:val="bottom"/>
          </w:tcPr>
          <w:p w14:paraId="68737D79" w14:textId="5233AA40"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23"/>
                <w:sz w:val="20"/>
                <w:szCs w:val="20"/>
                <w:fitText w:val="105" w:id="-1296853241"/>
                <w14:textFill>
                  <w14:solidFill>
                    <w14:srgbClr w14:val="000000">
                      <w14:alpha w14:val="100000"/>
                    </w14:srgbClr>
                  </w14:solidFill>
                </w14:textFill>
              </w:rPr>
              <w:t xml:space="preserve">　</w:t>
            </w:r>
            <w:r w:rsidRPr="00DB57C5">
              <w:rPr>
                <w:rFonts w:ascii="Arial Narrow" w:hAnsi="Arial Narrow"/>
                <w:color w:val="000000"/>
                <w:w w:val="23"/>
                <w:sz w:val="20"/>
                <w:szCs w:val="20"/>
                <w:fitText w:val="105" w:id="-1296853241"/>
                <w14:textFill>
                  <w14:solidFill>
                    <w14:srgbClr w14:val="000000">
                      <w14:alpha w14:val="100000"/>
                    </w14:srgbClr>
                  </w14:solidFill>
                </w14:textFill>
              </w:rPr>
              <w:t>|</w:t>
            </w:r>
            <w:r w:rsidRPr="00DB57C5">
              <w:rPr>
                <w:rFonts w:ascii="Arial Narrow" w:hAnsi="Arial Narrow" w:hint="eastAsia"/>
                <w:color w:val="000000"/>
                <w:w w:val="23"/>
                <w:sz w:val="20"/>
                <w:szCs w:val="20"/>
                <w:fitText w:val="105" w:id="-1296853241"/>
                <w14:textFill>
                  <w14:solidFill>
                    <w14:srgbClr w14:val="000000">
                      <w14:alpha w14:val="100000"/>
                    </w14:srgbClr>
                  </w14:solidFill>
                </w14:textFill>
              </w:rPr>
              <w:t xml:space="preserve">　</w:t>
            </w:r>
          </w:p>
        </w:tc>
        <w:tc>
          <w:tcPr>
            <w:tcW w:w="590" w:type="pct"/>
            <w:shd w:val="solid" w:color="000000" w:fill="000000"/>
            <w:noWrap/>
            <w:vAlign w:val="bottom"/>
          </w:tcPr>
          <w:p w14:paraId="31A17B93" w14:textId="4B355436"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23"/>
                <w:sz w:val="20"/>
                <w:szCs w:val="20"/>
                <w:fitText w:val="105" w:id="-1296853240"/>
                <w14:textFill>
                  <w14:solidFill>
                    <w14:srgbClr w14:val="000000">
                      <w14:alpha w14:val="100000"/>
                    </w14:srgbClr>
                  </w14:solidFill>
                </w14:textFill>
              </w:rPr>
              <w:t xml:space="preserve">　</w:t>
            </w:r>
            <w:r w:rsidRPr="00DB57C5">
              <w:rPr>
                <w:rFonts w:ascii="Arial Narrow" w:hAnsi="Arial Narrow"/>
                <w:color w:val="000000"/>
                <w:w w:val="23"/>
                <w:sz w:val="20"/>
                <w:szCs w:val="20"/>
                <w:fitText w:val="105" w:id="-1296853240"/>
                <w14:textFill>
                  <w14:solidFill>
                    <w14:srgbClr w14:val="000000">
                      <w14:alpha w14:val="100000"/>
                    </w14:srgbClr>
                  </w14:solidFill>
                </w14:textFill>
              </w:rPr>
              <w:t>|</w:t>
            </w:r>
            <w:r w:rsidRPr="00DB57C5">
              <w:rPr>
                <w:rFonts w:ascii="Arial Narrow" w:hAnsi="Arial Narrow" w:hint="eastAsia"/>
                <w:color w:val="000000"/>
                <w:w w:val="23"/>
                <w:sz w:val="20"/>
                <w:szCs w:val="20"/>
                <w:fitText w:val="105" w:id="-1296853240"/>
                <w14:textFill>
                  <w14:solidFill>
                    <w14:srgbClr w14:val="000000">
                      <w14:alpha w14:val="100000"/>
                    </w14:srgbClr>
                  </w14:solidFill>
                </w14:textFill>
              </w:rPr>
              <w:t xml:space="preserve">　</w:t>
            </w:r>
          </w:p>
        </w:tc>
        <w:tc>
          <w:tcPr>
            <w:tcW w:w="663" w:type="pct"/>
            <w:shd w:val="solid" w:color="000000" w:fill="000000"/>
            <w:noWrap/>
            <w:vAlign w:val="bottom"/>
          </w:tcPr>
          <w:p w14:paraId="1B0E9078" w14:textId="774EB929"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15"/>
                <w:sz w:val="20"/>
                <w:szCs w:val="20"/>
                <w:fitText w:val="60" w:id="-1296853239"/>
                <w14:textFill>
                  <w14:solidFill>
                    <w14:srgbClr w14:val="000000">
                      <w14:alpha w14:val="100000"/>
                    </w14:srgbClr>
                  </w14:solidFill>
                </w14:textFill>
              </w:rPr>
              <w:t xml:space="preserve">　</w:t>
            </w:r>
            <w:r w:rsidRPr="00DB57C5">
              <w:rPr>
                <w:rFonts w:ascii="Arial Narrow" w:hAnsi="Arial Narrow"/>
                <w:color w:val="000000"/>
                <w:w w:val="15"/>
                <w:sz w:val="20"/>
                <w:szCs w:val="20"/>
                <w:fitText w:val="60" w:id="-1296853239"/>
                <w14:textFill>
                  <w14:solidFill>
                    <w14:srgbClr w14:val="000000">
                      <w14:alpha w14:val="100000"/>
                    </w14:srgbClr>
                  </w14:solidFill>
                </w14:textFill>
              </w:rPr>
              <w:t>|</w:t>
            </w:r>
            <w:r w:rsidRPr="00DB57C5">
              <w:rPr>
                <w:rFonts w:ascii="Arial Narrow" w:hAnsi="Arial Narrow" w:hint="eastAsia"/>
                <w:color w:val="000000"/>
                <w:w w:val="15"/>
                <w:sz w:val="20"/>
                <w:szCs w:val="20"/>
                <w:fitText w:val="60" w:id="-1296853239"/>
                <w14:textFill>
                  <w14:solidFill>
                    <w14:srgbClr w14:val="000000">
                      <w14:alpha w14:val="100000"/>
                    </w14:srgbClr>
                  </w14:solidFill>
                </w14:textFill>
              </w:rPr>
              <w:t xml:space="preserve">　</w:t>
            </w:r>
          </w:p>
        </w:tc>
        <w:tc>
          <w:tcPr>
            <w:tcW w:w="660" w:type="pct"/>
            <w:shd w:val="solid" w:color="000000" w:fill="000000"/>
            <w:vAlign w:val="bottom"/>
          </w:tcPr>
          <w:p w14:paraId="18C90BCF" w14:textId="2686AFFD" w:rsidR="00D90FFF" w:rsidRPr="00695A45" w:rsidRDefault="00DB57C5" w:rsidP="00215E77">
            <w:pPr>
              <w:keepNext/>
              <w:keepLines/>
              <w:ind w:left="-61" w:right="-41"/>
              <w:jc w:val="center"/>
              <w:rPr>
                <w:rFonts w:ascii="Arial Narrow" w:hAnsi="Arial Narrow"/>
                <w:sz w:val="20"/>
                <w:szCs w:val="20"/>
                <w:highlight w:val="lightGray"/>
              </w:rPr>
            </w:pPr>
            <w:r w:rsidRPr="00DB57C5">
              <w:rPr>
                <w:rFonts w:ascii="Arial Narrow" w:hAnsi="Arial Narrow" w:hint="eastAsia"/>
                <w:color w:val="000000"/>
                <w:w w:val="15"/>
                <w:sz w:val="20"/>
                <w:szCs w:val="20"/>
                <w:fitText w:val="45" w:id="-1296852992"/>
                <w14:textFill>
                  <w14:solidFill>
                    <w14:srgbClr w14:val="000000">
                      <w14:alpha w14:val="100000"/>
                    </w14:srgbClr>
                  </w14:solidFill>
                </w14:textFill>
              </w:rPr>
              <w:t xml:space="preserve">　</w:t>
            </w:r>
            <w:r w:rsidRPr="00DB57C5">
              <w:rPr>
                <w:rFonts w:ascii="Arial Narrow" w:hAnsi="Arial Narrow"/>
                <w:color w:val="000000"/>
                <w:w w:val="15"/>
                <w:sz w:val="20"/>
                <w:szCs w:val="20"/>
                <w:fitText w:val="45" w:id="-1296852992"/>
                <w14:textFill>
                  <w14:solidFill>
                    <w14:srgbClr w14:val="000000">
                      <w14:alpha w14:val="100000"/>
                    </w14:srgbClr>
                  </w14:solidFill>
                </w14:textFill>
              </w:rPr>
              <w:t>|</w:t>
            </w:r>
            <w:r w:rsidRPr="00DB57C5">
              <w:rPr>
                <w:rFonts w:ascii="Arial Narrow" w:hAnsi="Arial Narrow" w:hint="eastAsia"/>
                <w:color w:val="000000"/>
                <w:spacing w:val="-20"/>
                <w:w w:val="15"/>
                <w:sz w:val="20"/>
                <w:szCs w:val="20"/>
                <w:fitText w:val="45" w:id="-1296852992"/>
                <w14:textFill>
                  <w14:solidFill>
                    <w14:srgbClr w14:val="000000">
                      <w14:alpha w14:val="100000"/>
                    </w14:srgbClr>
                  </w14:solidFill>
                </w14:textFill>
              </w:rPr>
              <w:t xml:space="preserve">　</w:t>
            </w:r>
          </w:p>
        </w:tc>
      </w:tr>
      <w:tr w:rsidR="00D90FFF" w:rsidRPr="00695A45" w14:paraId="1DE38980" w14:textId="77777777" w:rsidTr="00A91A00">
        <w:trPr>
          <w:trHeight w:val="95"/>
        </w:trPr>
        <w:tc>
          <w:tcPr>
            <w:tcW w:w="5000" w:type="pct"/>
            <w:gridSpan w:val="7"/>
            <w:shd w:val="clear" w:color="auto" w:fill="auto"/>
            <w:vAlign w:val="bottom"/>
          </w:tcPr>
          <w:p w14:paraId="13256D6C" w14:textId="21D65ED1" w:rsidR="00D90FFF" w:rsidRPr="00695A45" w:rsidRDefault="00D90FFF" w:rsidP="00FE1244">
            <w:pPr>
              <w:keepNext/>
              <w:keepLines/>
              <w:ind w:left="-61" w:right="-41"/>
              <w:rPr>
                <w:rFonts w:ascii="Arial Narrow" w:hAnsi="Arial Narrow"/>
                <w:b/>
                <w:bCs/>
                <w:sz w:val="20"/>
                <w:szCs w:val="20"/>
                <w:highlight w:val="lightGray"/>
              </w:rPr>
            </w:pPr>
            <w:r w:rsidRPr="00695A45">
              <w:rPr>
                <w:rFonts w:ascii="Arial Narrow" w:hAnsi="Arial Narrow"/>
                <w:b/>
                <w:bCs/>
                <w:sz w:val="20"/>
                <w:szCs w:val="20"/>
              </w:rPr>
              <w:t>Estimated financial implications of atezolizumab</w:t>
            </w:r>
          </w:p>
        </w:tc>
      </w:tr>
      <w:tr w:rsidR="00DD4173" w:rsidRPr="00695A45" w14:paraId="0101CEF8" w14:textId="77777777" w:rsidTr="00663D00">
        <w:trPr>
          <w:trHeight w:val="147"/>
        </w:trPr>
        <w:tc>
          <w:tcPr>
            <w:tcW w:w="1319" w:type="pct"/>
            <w:shd w:val="clear" w:color="auto" w:fill="auto"/>
            <w:vAlign w:val="bottom"/>
          </w:tcPr>
          <w:p w14:paraId="55E868B0" w14:textId="08E099A7" w:rsidR="00DD4173" w:rsidRPr="00695A45" w:rsidRDefault="00DD4173" w:rsidP="00DD4173">
            <w:pPr>
              <w:keepNext/>
              <w:keepLines/>
              <w:rPr>
                <w:rFonts w:ascii="Arial Narrow" w:hAnsi="Arial Narrow"/>
                <w:b/>
                <w:bCs/>
                <w:sz w:val="20"/>
                <w:szCs w:val="20"/>
              </w:rPr>
            </w:pPr>
            <w:r>
              <w:rPr>
                <w:rFonts w:ascii="Arial Narrow" w:hAnsi="Arial Narrow"/>
                <w:b/>
                <w:bCs/>
                <w:sz w:val="20"/>
                <w:szCs w:val="20"/>
              </w:rPr>
              <w:t>Net cost to PBS/RPBS (published price)</w:t>
            </w:r>
          </w:p>
        </w:tc>
        <w:tc>
          <w:tcPr>
            <w:tcW w:w="594" w:type="pct"/>
            <w:shd w:val="clear" w:color="auto" w:fill="auto"/>
            <w:noWrap/>
            <w:vAlign w:val="bottom"/>
          </w:tcPr>
          <w:p w14:paraId="50051927" w14:textId="2D1C3061" w:rsidR="00DD4173" w:rsidRPr="00DD4173" w:rsidRDefault="00DB57C5" w:rsidP="00DD4173">
            <w:pPr>
              <w:keepNext/>
              <w:keepLines/>
              <w:ind w:left="-61" w:right="-41"/>
              <w:jc w:val="right"/>
              <w:rPr>
                <w:rFonts w:ascii="Arial Narrow" w:hAnsi="Arial Narrow"/>
                <w:sz w:val="20"/>
                <w:szCs w:val="20"/>
              </w:rPr>
            </w:pPr>
            <w:r w:rsidRPr="00DB57C5">
              <w:rPr>
                <w:rFonts w:ascii="Arial Narrow" w:hAnsi="Arial Narrow"/>
                <w:color w:val="000000"/>
                <w:spacing w:val="29"/>
                <w:sz w:val="20"/>
                <w:szCs w:val="20"/>
                <w:shd w:val="solid" w:color="000000" w:fill="000000"/>
                <w:fitText w:val="840" w:id="-1296852990"/>
                <w14:textFill>
                  <w14:solidFill>
                    <w14:srgbClr w14:val="000000">
                      <w14:alpha w14:val="100000"/>
                    </w14:srgbClr>
                  </w14:solidFill>
                </w14:textFill>
              </w:rPr>
              <w:t>|||||||||||</w:t>
            </w:r>
            <w:r w:rsidRPr="00DB57C5">
              <w:rPr>
                <w:rFonts w:ascii="Arial Narrow" w:hAnsi="Arial Narrow"/>
                <w:color w:val="000000"/>
                <w:spacing w:val="11"/>
                <w:sz w:val="20"/>
                <w:szCs w:val="20"/>
                <w:shd w:val="solid" w:color="000000" w:fill="000000"/>
                <w:fitText w:val="840" w:id="-1296852990"/>
                <w14:textFill>
                  <w14:solidFill>
                    <w14:srgbClr w14:val="000000">
                      <w14:alpha w14:val="100000"/>
                    </w14:srgbClr>
                  </w14:solidFill>
                </w14:textFill>
              </w:rPr>
              <w:t>|</w:t>
            </w:r>
            <w:r>
              <w:rPr>
                <w:rFonts w:ascii="Arial Narrow" w:hAnsi="Arial Narrow"/>
                <w:sz w:val="20"/>
                <w:szCs w:val="20"/>
              </w:rPr>
              <w:t xml:space="preserve"> </w:t>
            </w:r>
          </w:p>
        </w:tc>
        <w:tc>
          <w:tcPr>
            <w:tcW w:w="586" w:type="pct"/>
            <w:shd w:val="clear" w:color="auto" w:fill="auto"/>
            <w:noWrap/>
            <w:vAlign w:val="bottom"/>
          </w:tcPr>
          <w:p w14:paraId="6EA2D89D" w14:textId="3F5E7228" w:rsidR="00DD4173" w:rsidRPr="00DD4173" w:rsidRDefault="00DB57C5" w:rsidP="00DD4173">
            <w:pPr>
              <w:keepNext/>
              <w:keepLines/>
              <w:ind w:left="-61" w:right="-41"/>
              <w:jc w:val="right"/>
              <w:rPr>
                <w:rFonts w:ascii="Arial Narrow" w:hAnsi="Arial Narrow"/>
                <w:sz w:val="20"/>
                <w:szCs w:val="20"/>
              </w:rPr>
            </w:pPr>
            <w:r w:rsidRPr="00DB57C5">
              <w:rPr>
                <w:rFonts w:ascii="Arial Narrow" w:hAnsi="Arial Narrow"/>
                <w:color w:val="000000"/>
                <w:spacing w:val="31"/>
                <w:sz w:val="20"/>
                <w:szCs w:val="20"/>
                <w:shd w:val="solid" w:color="000000" w:fill="000000"/>
                <w:fitText w:val="855" w:id="-1296852989"/>
                <w14:textFill>
                  <w14:solidFill>
                    <w14:srgbClr w14:val="000000">
                      <w14:alpha w14:val="100000"/>
                    </w14:srgbClr>
                  </w14:solidFill>
                </w14:textFill>
              </w:rPr>
              <w:t>|||||||||||</w:t>
            </w:r>
            <w:r w:rsidRPr="00DB57C5">
              <w:rPr>
                <w:rFonts w:ascii="Arial Narrow" w:hAnsi="Arial Narrow"/>
                <w:color w:val="000000"/>
                <w:spacing w:val="4"/>
                <w:sz w:val="20"/>
                <w:szCs w:val="20"/>
                <w:shd w:val="solid" w:color="000000" w:fill="000000"/>
                <w:fitText w:val="855" w:id="-1296852989"/>
                <w14:textFill>
                  <w14:solidFill>
                    <w14:srgbClr w14:val="000000">
                      <w14:alpha w14:val="100000"/>
                    </w14:srgbClr>
                  </w14:solidFill>
                </w14:textFill>
              </w:rPr>
              <w:t>|</w:t>
            </w:r>
            <w:r>
              <w:rPr>
                <w:rFonts w:ascii="Arial Narrow" w:hAnsi="Arial Narrow"/>
                <w:sz w:val="20"/>
                <w:szCs w:val="20"/>
              </w:rPr>
              <w:t xml:space="preserve"> </w:t>
            </w:r>
          </w:p>
        </w:tc>
        <w:tc>
          <w:tcPr>
            <w:tcW w:w="589" w:type="pct"/>
            <w:shd w:val="clear" w:color="auto" w:fill="auto"/>
            <w:noWrap/>
            <w:vAlign w:val="bottom"/>
          </w:tcPr>
          <w:p w14:paraId="785CEB01" w14:textId="0F6DDB77" w:rsidR="00DD4173" w:rsidRPr="00DD4173" w:rsidRDefault="00DB57C5" w:rsidP="00DD4173">
            <w:pPr>
              <w:keepNext/>
              <w:keepLines/>
              <w:ind w:left="-61" w:right="-41"/>
              <w:jc w:val="right"/>
              <w:rPr>
                <w:rFonts w:ascii="Arial Narrow" w:hAnsi="Arial Narrow"/>
                <w:sz w:val="20"/>
                <w:szCs w:val="20"/>
              </w:rPr>
            </w:pPr>
            <w:r w:rsidRPr="00DB57C5">
              <w:rPr>
                <w:rFonts w:ascii="Arial Narrow" w:hAnsi="Arial Narrow"/>
                <w:color w:val="000000"/>
                <w:spacing w:val="31"/>
                <w:sz w:val="20"/>
                <w:szCs w:val="20"/>
                <w:shd w:val="solid" w:color="000000" w:fill="000000"/>
                <w:fitText w:val="855" w:id="-1296852988"/>
                <w14:textFill>
                  <w14:solidFill>
                    <w14:srgbClr w14:val="000000">
                      <w14:alpha w14:val="100000"/>
                    </w14:srgbClr>
                  </w14:solidFill>
                </w14:textFill>
              </w:rPr>
              <w:t>|||||||||||</w:t>
            </w:r>
            <w:r w:rsidRPr="00DB57C5">
              <w:rPr>
                <w:rFonts w:ascii="Arial Narrow" w:hAnsi="Arial Narrow"/>
                <w:color w:val="000000"/>
                <w:spacing w:val="4"/>
                <w:sz w:val="20"/>
                <w:szCs w:val="20"/>
                <w:shd w:val="solid" w:color="000000" w:fill="000000"/>
                <w:fitText w:val="855" w:id="-1296852988"/>
                <w14:textFill>
                  <w14:solidFill>
                    <w14:srgbClr w14:val="000000">
                      <w14:alpha w14:val="100000"/>
                    </w14:srgbClr>
                  </w14:solidFill>
                </w14:textFill>
              </w:rPr>
              <w:t>|</w:t>
            </w:r>
            <w:r>
              <w:rPr>
                <w:rFonts w:ascii="Arial Narrow" w:hAnsi="Arial Narrow"/>
                <w:sz w:val="20"/>
                <w:szCs w:val="20"/>
              </w:rPr>
              <w:t xml:space="preserve"> </w:t>
            </w:r>
          </w:p>
        </w:tc>
        <w:tc>
          <w:tcPr>
            <w:tcW w:w="590" w:type="pct"/>
            <w:shd w:val="clear" w:color="auto" w:fill="auto"/>
            <w:noWrap/>
            <w:vAlign w:val="bottom"/>
          </w:tcPr>
          <w:p w14:paraId="1FB07BD4" w14:textId="40D81310" w:rsidR="00DD4173" w:rsidRPr="00DD4173" w:rsidRDefault="00DB57C5" w:rsidP="00DD4173">
            <w:pPr>
              <w:keepNext/>
              <w:keepLines/>
              <w:ind w:left="-61" w:right="-41"/>
              <w:jc w:val="right"/>
              <w:rPr>
                <w:rFonts w:ascii="Arial Narrow" w:hAnsi="Arial Narrow"/>
                <w:sz w:val="20"/>
                <w:szCs w:val="20"/>
              </w:rPr>
            </w:pPr>
            <w:r w:rsidRPr="00DB57C5">
              <w:rPr>
                <w:rFonts w:ascii="Arial Narrow" w:hAnsi="Arial Narrow"/>
                <w:color w:val="000000"/>
                <w:spacing w:val="31"/>
                <w:sz w:val="20"/>
                <w:szCs w:val="20"/>
                <w:shd w:val="solid" w:color="000000" w:fill="000000"/>
                <w:fitText w:val="855" w:id="-1296852987"/>
                <w14:textFill>
                  <w14:solidFill>
                    <w14:srgbClr w14:val="000000">
                      <w14:alpha w14:val="100000"/>
                    </w14:srgbClr>
                  </w14:solidFill>
                </w14:textFill>
              </w:rPr>
              <w:t>|||||||||||</w:t>
            </w:r>
            <w:r w:rsidRPr="00DB57C5">
              <w:rPr>
                <w:rFonts w:ascii="Arial Narrow" w:hAnsi="Arial Narrow"/>
                <w:color w:val="000000"/>
                <w:spacing w:val="4"/>
                <w:sz w:val="20"/>
                <w:szCs w:val="20"/>
                <w:shd w:val="solid" w:color="000000" w:fill="000000"/>
                <w:fitText w:val="855" w:id="-1296852987"/>
                <w14:textFill>
                  <w14:solidFill>
                    <w14:srgbClr w14:val="000000">
                      <w14:alpha w14:val="100000"/>
                    </w14:srgbClr>
                  </w14:solidFill>
                </w14:textFill>
              </w:rPr>
              <w:t>|</w:t>
            </w:r>
            <w:r>
              <w:rPr>
                <w:rFonts w:ascii="Arial Narrow" w:hAnsi="Arial Narrow"/>
                <w:sz w:val="20"/>
                <w:szCs w:val="20"/>
              </w:rPr>
              <w:t xml:space="preserve"> </w:t>
            </w:r>
          </w:p>
        </w:tc>
        <w:tc>
          <w:tcPr>
            <w:tcW w:w="663" w:type="pct"/>
            <w:shd w:val="clear" w:color="auto" w:fill="auto"/>
            <w:noWrap/>
            <w:vAlign w:val="bottom"/>
          </w:tcPr>
          <w:p w14:paraId="508B2E3C" w14:textId="180CBE9E" w:rsidR="00DD4173" w:rsidRPr="00DD4173" w:rsidRDefault="00DB57C5" w:rsidP="00DD4173">
            <w:pPr>
              <w:keepNext/>
              <w:keepLines/>
              <w:ind w:left="-61" w:right="-41"/>
              <w:jc w:val="right"/>
              <w:rPr>
                <w:rFonts w:ascii="Arial Narrow" w:hAnsi="Arial Narrow"/>
                <w:sz w:val="20"/>
                <w:szCs w:val="20"/>
              </w:rPr>
            </w:pPr>
            <w:r w:rsidRPr="00DB57C5">
              <w:rPr>
                <w:rFonts w:ascii="Arial Narrow" w:hAnsi="Arial Narrow"/>
                <w:color w:val="000000"/>
                <w:spacing w:val="32"/>
                <w:sz w:val="20"/>
                <w:szCs w:val="20"/>
                <w:shd w:val="solid" w:color="000000" w:fill="000000"/>
                <w:fitText w:val="720" w:id="-1296852986"/>
                <w14:textFill>
                  <w14:solidFill>
                    <w14:srgbClr w14:val="000000">
                      <w14:alpha w14:val="100000"/>
                    </w14:srgbClr>
                  </w14:solidFill>
                </w14:textFill>
              </w:rPr>
              <w:t>|||||||||</w:t>
            </w:r>
            <w:r w:rsidRPr="00DB57C5">
              <w:rPr>
                <w:rFonts w:ascii="Arial Narrow" w:hAnsi="Arial Narrow"/>
                <w:color w:val="000000"/>
                <w:spacing w:val="7"/>
                <w:sz w:val="20"/>
                <w:szCs w:val="20"/>
                <w:shd w:val="solid" w:color="000000" w:fill="000000"/>
                <w:fitText w:val="720" w:id="-1296852986"/>
                <w14:textFill>
                  <w14:solidFill>
                    <w14:srgbClr w14:val="000000">
                      <w14:alpha w14:val="100000"/>
                    </w14:srgbClr>
                  </w14:solidFill>
                </w14:textFill>
              </w:rPr>
              <w:t>|</w:t>
            </w:r>
            <w:r>
              <w:rPr>
                <w:rFonts w:ascii="Arial Narrow" w:hAnsi="Arial Narrow"/>
                <w:sz w:val="20"/>
                <w:szCs w:val="20"/>
              </w:rPr>
              <w:t xml:space="preserve"> </w:t>
            </w:r>
          </w:p>
        </w:tc>
        <w:tc>
          <w:tcPr>
            <w:tcW w:w="660" w:type="pct"/>
            <w:vAlign w:val="bottom"/>
          </w:tcPr>
          <w:p w14:paraId="067992CF" w14:textId="4DEAF288" w:rsidR="00DD4173" w:rsidRPr="00DD4173" w:rsidRDefault="00DB57C5" w:rsidP="00DD4173">
            <w:pPr>
              <w:keepNext/>
              <w:keepLines/>
              <w:ind w:left="-61" w:right="-41"/>
              <w:jc w:val="right"/>
              <w:rPr>
                <w:rFonts w:ascii="Arial Narrow" w:hAnsi="Arial Narrow"/>
                <w:sz w:val="20"/>
                <w:szCs w:val="20"/>
              </w:rPr>
            </w:pPr>
            <w:r w:rsidRPr="00DB57C5">
              <w:rPr>
                <w:rFonts w:ascii="Arial Narrow" w:hAnsi="Arial Narrow"/>
                <w:color w:val="000000"/>
                <w:spacing w:val="32"/>
                <w:sz w:val="20"/>
                <w:szCs w:val="20"/>
                <w:shd w:val="solid" w:color="000000" w:fill="000000"/>
                <w:fitText w:val="720" w:id="-1296852985"/>
                <w14:textFill>
                  <w14:solidFill>
                    <w14:srgbClr w14:val="000000">
                      <w14:alpha w14:val="100000"/>
                    </w14:srgbClr>
                  </w14:solidFill>
                </w14:textFill>
              </w:rPr>
              <w:t>|||||||||</w:t>
            </w:r>
            <w:r w:rsidRPr="00DB57C5">
              <w:rPr>
                <w:rFonts w:ascii="Arial Narrow" w:hAnsi="Arial Narrow"/>
                <w:color w:val="000000"/>
                <w:spacing w:val="7"/>
                <w:sz w:val="20"/>
                <w:szCs w:val="20"/>
                <w:shd w:val="solid" w:color="000000" w:fill="000000"/>
                <w:fitText w:val="720" w:id="-1296852985"/>
                <w14:textFill>
                  <w14:solidFill>
                    <w14:srgbClr w14:val="000000">
                      <w14:alpha w14:val="100000"/>
                    </w14:srgbClr>
                  </w14:solidFill>
                </w14:textFill>
              </w:rPr>
              <w:t>|</w:t>
            </w:r>
            <w:r>
              <w:rPr>
                <w:rFonts w:ascii="Arial Narrow" w:hAnsi="Arial Narrow"/>
                <w:sz w:val="20"/>
                <w:szCs w:val="20"/>
              </w:rPr>
              <w:t xml:space="preserve"> </w:t>
            </w:r>
          </w:p>
        </w:tc>
      </w:tr>
    </w:tbl>
    <w:p w14:paraId="256EEF53" w14:textId="7776C0AB" w:rsidR="00FA6DFC" w:rsidRPr="00FA6DFC" w:rsidRDefault="006B4C5A" w:rsidP="003A5D06">
      <w:pPr>
        <w:rPr>
          <w:sz w:val="20"/>
          <w:szCs w:val="20"/>
        </w:rPr>
      </w:pPr>
      <w:r w:rsidRPr="006B4C5A">
        <w:rPr>
          <w:sz w:val="20"/>
          <w:szCs w:val="20"/>
        </w:rPr>
        <w:t>Source: November 2019 resubmission.</w:t>
      </w:r>
    </w:p>
    <w:p w14:paraId="0DEBD50F" w14:textId="21B26C1A" w:rsidR="00094DCF" w:rsidRDefault="00ED633B" w:rsidP="00CF5E22">
      <w:pPr>
        <w:pStyle w:val="Heading2"/>
      </w:pPr>
      <w:r>
        <w:t xml:space="preserve">Previous reviews by </w:t>
      </w:r>
      <w:r w:rsidR="00177B86">
        <w:t xml:space="preserve">the </w:t>
      </w:r>
      <w:r>
        <w:t>DUSC</w:t>
      </w:r>
    </w:p>
    <w:p w14:paraId="71AF6F9A" w14:textId="2F715E46" w:rsidR="00A311F6" w:rsidRDefault="00DF33FE" w:rsidP="001C5657">
      <w:r>
        <w:t>DUSC ha</w:t>
      </w:r>
      <w:r w:rsidR="001A0413">
        <w:t>d</w:t>
      </w:r>
      <w:r>
        <w:t xml:space="preserve"> previously reviewed the use of </w:t>
      </w:r>
      <w:r w:rsidR="00A311F6">
        <w:t>n</w:t>
      </w:r>
      <w:r>
        <w:t>ivolumab</w:t>
      </w:r>
      <w:r w:rsidR="00BB52E0">
        <w:t xml:space="preserve"> in June 2020</w:t>
      </w:r>
      <w:r>
        <w:t xml:space="preserve"> </w:t>
      </w:r>
      <w:r w:rsidR="00D25B52">
        <w:t xml:space="preserve">and </w:t>
      </w:r>
      <w:r w:rsidR="00A311F6">
        <w:t>a</w:t>
      </w:r>
      <w:r w:rsidR="00D25B52" w:rsidRPr="00DF33FE">
        <w:t>lectinib</w:t>
      </w:r>
      <w:r w:rsidR="00BB52E0">
        <w:t xml:space="preserve"> in October 2020</w:t>
      </w:r>
      <w:r w:rsidR="00D25B52" w:rsidRPr="00DF33FE">
        <w:t xml:space="preserve"> </w:t>
      </w:r>
      <w:r>
        <w:t xml:space="preserve">for the treatment of </w:t>
      </w:r>
      <w:r w:rsidR="005F43AE">
        <w:t>NSCLC</w:t>
      </w:r>
      <w:r w:rsidR="001C5657">
        <w:t>.</w:t>
      </w:r>
    </w:p>
    <w:p w14:paraId="0312FFEC" w14:textId="066B9A15" w:rsidR="00E677DD" w:rsidRPr="005E22C2" w:rsidRDefault="00E677DD" w:rsidP="00CF5E22">
      <w:pPr>
        <w:pStyle w:val="Heading1"/>
      </w:pPr>
      <w:r w:rsidRPr="005E22C2">
        <w:t>Method</w:t>
      </w:r>
      <w:r w:rsidR="001B5D37" w:rsidRPr="005E22C2">
        <w:t>s</w:t>
      </w:r>
    </w:p>
    <w:p w14:paraId="786039E4" w14:textId="25567FCE" w:rsidR="00A83AC3" w:rsidRDefault="00A83AC3" w:rsidP="00A83AC3">
      <w:r w:rsidRPr="00297CA7">
        <w:t>Data extracted from the PBS claims database maintained by the Department of Health</w:t>
      </w:r>
      <w:r w:rsidR="00FD6082">
        <w:t xml:space="preserve"> and Aged Care</w:t>
      </w:r>
      <w:r w:rsidRPr="00297CA7">
        <w:t xml:space="preserve"> and processed by Services Australia </w:t>
      </w:r>
      <w:r>
        <w:t>were</w:t>
      </w:r>
      <w:r w:rsidRPr="00297CA7">
        <w:t xml:space="preserve"> used for the analyses. Prescription data </w:t>
      </w:r>
      <w:r>
        <w:t>were</w:t>
      </w:r>
      <w:r w:rsidRPr="00297CA7">
        <w:t xml:space="preserve"> extracted from </w:t>
      </w:r>
      <w:r>
        <w:t>the PBS listing</w:t>
      </w:r>
      <w:r w:rsidR="00AA2FAD">
        <w:t xml:space="preserve"> of atezolizumab</w:t>
      </w:r>
      <w:r>
        <w:t xml:space="preserve"> </w:t>
      </w:r>
      <w:r w:rsidR="007F452A">
        <w:t xml:space="preserve">in </w:t>
      </w:r>
      <w:r w:rsidR="00FD6082">
        <w:t xml:space="preserve">March </w:t>
      </w:r>
      <w:r w:rsidR="007F452A">
        <w:t>2020</w:t>
      </w:r>
      <w:r w:rsidR="008A120E">
        <w:t xml:space="preserve"> </w:t>
      </w:r>
      <w:r w:rsidR="007F452A" w:rsidRPr="007F452A">
        <w:t xml:space="preserve">up to and including </w:t>
      </w:r>
      <w:r w:rsidR="007F452A">
        <w:t>01</w:t>
      </w:r>
      <w:r w:rsidR="007F452A" w:rsidRPr="007F452A">
        <w:t xml:space="preserve"> </w:t>
      </w:r>
      <w:r w:rsidR="007F452A">
        <w:t>March 2022. Data was extracted on 2</w:t>
      </w:r>
      <w:r w:rsidR="00BE3BFA">
        <w:t>5</w:t>
      </w:r>
      <w:r w:rsidR="007F452A">
        <w:t xml:space="preserve"> July 2022</w:t>
      </w:r>
      <w:r w:rsidR="00A265AF">
        <w:t>.</w:t>
      </w:r>
    </w:p>
    <w:p w14:paraId="1925E930" w14:textId="0641E2F3" w:rsidR="00107B59" w:rsidRDefault="00A83AC3" w:rsidP="00A83AC3">
      <w:r>
        <w:t>Th</w:t>
      </w:r>
      <w:r w:rsidR="000D2227">
        <w:t>is</w:t>
      </w:r>
      <w:r w:rsidRPr="00E61607">
        <w:t xml:space="preserve"> data </w:t>
      </w:r>
      <w:r>
        <w:t>w</w:t>
      </w:r>
      <w:r w:rsidR="000D2227">
        <w:t>as</w:t>
      </w:r>
      <w:r w:rsidRPr="00E61607">
        <w:t xml:space="preserve"> used to determine the number of incident and prevalent patients, </w:t>
      </w:r>
      <w:r w:rsidR="000D2227">
        <w:t xml:space="preserve">and </w:t>
      </w:r>
      <w:r w:rsidRPr="00E61607">
        <w:t>number of prescriptions supplied</w:t>
      </w:r>
      <w:r w:rsidRPr="005B6F88">
        <w:t>.</w:t>
      </w:r>
      <w:r w:rsidRPr="00E61607">
        <w:t xml:space="preserve"> </w:t>
      </w:r>
      <w:r w:rsidR="005F7152">
        <w:rPr>
          <w:rFonts w:cstheme="minorHAnsi"/>
        </w:rPr>
        <w:t xml:space="preserve">Patient counts were based on de-identified unique patient identification numbers (PINs) from the prescription data. </w:t>
      </w:r>
      <w:r w:rsidRPr="00E61607">
        <w:t>Initiating and prevalent patients were counted by quarter of supply</w:t>
      </w:r>
      <w:r w:rsidR="008D143C">
        <w:t xml:space="preserve"> and by listing year for the predicted versus actual analysis</w:t>
      </w:r>
      <w:r w:rsidRPr="00E61607">
        <w:t xml:space="preserve">. An </w:t>
      </w:r>
      <w:r w:rsidR="00564BEC">
        <w:t>incident</w:t>
      </w:r>
      <w:r w:rsidR="00564BEC" w:rsidRPr="00E61607">
        <w:t xml:space="preserve"> </w:t>
      </w:r>
      <w:r w:rsidRPr="00E61607">
        <w:t xml:space="preserve">patient was defined based on their first date of supply of </w:t>
      </w:r>
      <w:r w:rsidR="000D2227">
        <w:t>a</w:t>
      </w:r>
      <w:r w:rsidR="00031501">
        <w:t>tezolizumab</w:t>
      </w:r>
      <w:r w:rsidR="00107B59">
        <w:t xml:space="preserve"> (new to treatment)</w:t>
      </w:r>
      <w:r>
        <w:t>.</w:t>
      </w:r>
      <w:r w:rsidR="00564BEC">
        <w:t xml:space="preserve"> </w:t>
      </w:r>
      <w:r w:rsidR="00931B61">
        <w:t>The number of incident patients contained ‘grandfathered’ patients (i.e. patients who obtained atezolizumab through other means prior to listing on the PBS and then commenced PBS-subsidised treatment).</w:t>
      </w:r>
      <w:r w:rsidR="004F2048">
        <w:t xml:space="preserve"> </w:t>
      </w:r>
      <w:r w:rsidR="00564BEC">
        <w:rPr>
          <w:rFonts w:cstheme="minorHAnsi"/>
        </w:rPr>
        <w:t xml:space="preserve">Patients were identified as being prevalent if they had received at least one dispensing of </w:t>
      </w:r>
      <w:r w:rsidR="00A91A00">
        <w:rPr>
          <w:rFonts w:cstheme="minorHAnsi"/>
        </w:rPr>
        <w:t>atezolizumab</w:t>
      </w:r>
      <w:r w:rsidR="00564BEC" w:rsidRPr="00AD4B28">
        <w:rPr>
          <w:rFonts w:cstheme="minorHAnsi"/>
        </w:rPr>
        <w:t>.</w:t>
      </w:r>
      <w:r w:rsidR="00107B59">
        <w:rPr>
          <w:rFonts w:cstheme="minorHAnsi"/>
        </w:rPr>
        <w:t xml:space="preserve"> </w:t>
      </w:r>
      <w:r w:rsidR="00107B59">
        <w:t xml:space="preserve">Prevalent patients are the count of unique patient identifiers (IDs) on prescriptions for the analysis period (i.e. quarterly). </w:t>
      </w:r>
    </w:p>
    <w:p w14:paraId="6324F23E" w14:textId="3CFE025B" w:rsidR="00A83AC3" w:rsidRDefault="00A83AC3" w:rsidP="00A83AC3">
      <w:r>
        <w:t xml:space="preserve">As this analysis uses date of supply prescription data, there may be small differences compared with publicly available </w:t>
      </w:r>
      <w:r w:rsidR="009355DF">
        <w:t>Services Australia</w:t>
      </w:r>
      <w:r>
        <w:t xml:space="preserve"> Medicare date of processing data.</w:t>
      </w:r>
      <w:r>
        <w:rPr>
          <w:rStyle w:val="FootnoteReference"/>
        </w:rPr>
        <w:footnoteReference w:id="4"/>
      </w:r>
      <w:r>
        <w:t xml:space="preserve"> The publicly available </w:t>
      </w:r>
      <w:r w:rsidR="009355DF">
        <w:t xml:space="preserve">Services Australia </w:t>
      </w:r>
      <w:r>
        <w:t xml:space="preserve">Medicare data only includes subsidised R/PBS prescriptions with prescriptions under the patient co-payment not included. The </w:t>
      </w:r>
      <w:r w:rsidR="009355DF">
        <w:t xml:space="preserve">Services </w:t>
      </w:r>
      <w:r w:rsidR="009355DF">
        <w:lastRenderedPageBreak/>
        <w:t xml:space="preserve">Australia </w:t>
      </w:r>
      <w:r>
        <w:t xml:space="preserve">Medicare data used in this report includes under co-payment prescriptions from </w:t>
      </w:r>
      <w:r w:rsidR="005455DD">
        <w:br/>
      </w:r>
      <w:r>
        <w:t>1 April 2012.</w:t>
      </w:r>
    </w:p>
    <w:p w14:paraId="79DA5454" w14:textId="77777777" w:rsidR="000A1A19" w:rsidRPr="00403C32" w:rsidRDefault="000A1A19" w:rsidP="000A1A19">
      <w:pPr>
        <w:rPr>
          <w:b/>
          <w:bCs/>
        </w:rPr>
      </w:pPr>
      <w:r w:rsidRPr="00403C32">
        <w:rPr>
          <w:b/>
          <w:bCs/>
        </w:rPr>
        <w:t>Number of doses</w:t>
      </w:r>
    </w:p>
    <w:p w14:paraId="26CFA215" w14:textId="73900583" w:rsidR="000A1A19" w:rsidRDefault="000A1A19" w:rsidP="000A1A19">
      <w:r>
        <w:t xml:space="preserve">The number of doses patients supplied was calculated for patients who initiated treatment with </w:t>
      </w:r>
      <w:r w:rsidR="007C160E">
        <w:t>a</w:t>
      </w:r>
      <w:r w:rsidR="009606D4">
        <w:t>t</w:t>
      </w:r>
      <w:r>
        <w:t xml:space="preserve">ezolizumab between 1 March 2020 and 1 March 2022, i.e. in the first </w:t>
      </w:r>
      <w:r w:rsidR="00916586">
        <w:t xml:space="preserve">two </w:t>
      </w:r>
      <w:r>
        <w:t>year</w:t>
      </w:r>
      <w:r w:rsidR="00916586">
        <w:t>s</w:t>
      </w:r>
      <w:r>
        <w:t xml:space="preserve"> of PBS listing.</w:t>
      </w:r>
    </w:p>
    <w:p w14:paraId="67361D5C" w14:textId="77777777" w:rsidR="000A1A19" w:rsidRPr="00694CE0" w:rsidRDefault="00443466" w:rsidP="00A83AC3">
      <w:pPr>
        <w:rPr>
          <w:b/>
          <w:bCs/>
        </w:rPr>
      </w:pPr>
      <w:r w:rsidRPr="00694CE0">
        <w:rPr>
          <w:b/>
          <w:bCs/>
        </w:rPr>
        <w:t xml:space="preserve">Length of treatment </w:t>
      </w:r>
    </w:p>
    <w:p w14:paraId="5BF2F69B" w14:textId="4C833F3D" w:rsidR="00443466" w:rsidRDefault="00443466" w:rsidP="00A83AC3">
      <w:r>
        <w:t>The length of treatment was estimated using the Kaplan</w:t>
      </w:r>
      <w:r w:rsidR="00A61277">
        <w:t>-</w:t>
      </w:r>
      <w:r>
        <w:t xml:space="preserve">Meier method for the </w:t>
      </w:r>
      <w:r w:rsidR="003F6E12">
        <w:t>2,170</w:t>
      </w:r>
      <w:r>
        <w:t xml:space="preserve"> patients included in the Services Australia data</w:t>
      </w:r>
      <w:r w:rsidR="00A61277">
        <w:t xml:space="preserve"> who initiated atezolizumab</w:t>
      </w:r>
      <w:r>
        <w:t xml:space="preserve">. Two ways of measuring length of treatment were undertaken to account for patients stopping </w:t>
      </w:r>
      <w:r w:rsidR="00A311F6">
        <w:t>atezolizumab</w:t>
      </w:r>
      <w:r w:rsidR="00217769">
        <w:t xml:space="preserve"> </w:t>
      </w:r>
      <w:r>
        <w:t xml:space="preserve">for periods of time (called a ‘break’ in therapy). One analysis excluded the time of any breaks in treatment (i.e. reports the total time a patient is </w:t>
      </w:r>
      <w:r w:rsidR="006A790D">
        <w:t>receiving</w:t>
      </w:r>
      <w:r>
        <w:t xml:space="preserve"> regular supplies of </w:t>
      </w:r>
      <w:r w:rsidR="00A311F6">
        <w:t>a</w:t>
      </w:r>
      <w:r w:rsidR="000A1A19">
        <w:t>tezolizumab</w:t>
      </w:r>
      <w:r>
        <w:t xml:space="preserve">) and the other did not. A patient was deemed to have a break in treatment if the time between two of their supplied prescriptions was more than </w:t>
      </w:r>
      <w:r w:rsidR="00774C11">
        <w:t xml:space="preserve">three </w:t>
      </w:r>
      <w:r>
        <w:t xml:space="preserve">times the median time to resupply (i.e. </w:t>
      </w:r>
      <w:r w:rsidR="00774C11">
        <w:t xml:space="preserve">3 </w:t>
      </w:r>
      <w:r>
        <w:t xml:space="preserve">x </w:t>
      </w:r>
      <w:r w:rsidR="00774C11">
        <w:t xml:space="preserve">21 </w:t>
      </w:r>
      <w:r>
        <w:t xml:space="preserve">days), which is an estimated break in treatment of at least one median time to resupply (i.e. </w:t>
      </w:r>
      <w:r w:rsidR="00774C11">
        <w:t xml:space="preserve">21 </w:t>
      </w:r>
      <w:r>
        <w:t xml:space="preserve">days). A censoring definition was applied in the length of treatment analysis, to account for the end of the data observation period where patients who might be continuing supply appear to stop treatment (because there is no further data for supplies). </w:t>
      </w:r>
    </w:p>
    <w:p w14:paraId="69AF70A6" w14:textId="77777777" w:rsidR="001A096F" w:rsidRDefault="001A096F">
      <w:pPr>
        <w:spacing w:line="276" w:lineRule="auto"/>
        <w:rPr>
          <w:rFonts w:eastAsiaTheme="majorEastAsia" w:cstheme="majorBidi"/>
          <w:b/>
          <w:bCs/>
          <w:sz w:val="32"/>
          <w:szCs w:val="32"/>
        </w:rPr>
      </w:pPr>
      <w:r>
        <w:br w:type="page"/>
      </w:r>
    </w:p>
    <w:p w14:paraId="4F91A98A" w14:textId="07447E56" w:rsidR="00C714D0" w:rsidRPr="005E22C2" w:rsidRDefault="00C714D0" w:rsidP="00CF5E22">
      <w:pPr>
        <w:pStyle w:val="Heading1"/>
      </w:pPr>
      <w:r w:rsidRPr="005E22C2">
        <w:lastRenderedPageBreak/>
        <w:t>Results</w:t>
      </w:r>
    </w:p>
    <w:p w14:paraId="2221FF19" w14:textId="336CE8B2" w:rsidR="00736041" w:rsidRPr="005E22C2" w:rsidRDefault="001B5D37" w:rsidP="00CF5E22">
      <w:pPr>
        <w:pStyle w:val="Heading2"/>
      </w:pPr>
      <w:r w:rsidRPr="005E22C2">
        <w:t xml:space="preserve">Analysis </w:t>
      </w:r>
      <w:r w:rsidR="00736041" w:rsidRPr="005E22C2">
        <w:t xml:space="preserve">of </w:t>
      </w:r>
      <w:r w:rsidR="0063631C">
        <w:t>d</w:t>
      </w:r>
      <w:r w:rsidR="00E677DD" w:rsidRPr="005E22C2">
        <w:t xml:space="preserve">rug </w:t>
      </w:r>
      <w:r w:rsidR="0063631C">
        <w:t>u</w:t>
      </w:r>
      <w:r w:rsidR="00E677DD" w:rsidRPr="005E22C2">
        <w:t>tilisation</w:t>
      </w:r>
    </w:p>
    <w:p w14:paraId="4A6E9FF8" w14:textId="0A816E1E" w:rsidR="008E3978" w:rsidRPr="001A096F" w:rsidRDefault="00736041" w:rsidP="001A096F">
      <w:pPr>
        <w:pStyle w:val="Heading3"/>
      </w:pPr>
      <w:r w:rsidRPr="005E22C2">
        <w:t>Overall utilisation</w:t>
      </w:r>
    </w:p>
    <w:p w14:paraId="76BE4105" w14:textId="2A51A42E" w:rsidR="008E3978" w:rsidRDefault="008E3978" w:rsidP="005665C4">
      <w:pPr>
        <w:rPr>
          <w:b/>
          <w:bCs/>
        </w:rPr>
      </w:pPr>
      <w:r>
        <w:rPr>
          <w:noProof/>
        </w:rPr>
        <w:drawing>
          <wp:inline distT="0" distB="0" distL="0" distR="0" wp14:anchorId="13920782" wp14:editId="39F2871A">
            <wp:extent cx="5538158" cy="3476445"/>
            <wp:effectExtent l="0" t="0" r="5715" b="9525"/>
            <wp:docPr id="8" name="Chart 8">
              <a:extLst xmlns:a="http://schemas.openxmlformats.org/drawingml/2006/main">
                <a:ext uri="{FF2B5EF4-FFF2-40B4-BE49-F238E27FC236}">
                  <a16:creationId xmlns:a16="http://schemas.microsoft.com/office/drawing/2014/main" id="{DF7A8206-2661-4146-96A8-87676A4D1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F33812" w14:textId="08F8C39C" w:rsidR="00860AA2" w:rsidRPr="00AA78DA" w:rsidRDefault="00AA78DA" w:rsidP="00AA78DA">
      <w:pPr>
        <w:pStyle w:val="Figuretitle"/>
      </w:pPr>
      <w:r w:rsidRPr="00F43096">
        <w:t xml:space="preserve">Figure </w:t>
      </w:r>
      <w:r w:rsidR="004B3D6F">
        <w:rPr>
          <w:bCs/>
        </w:rPr>
        <w:t>1</w:t>
      </w:r>
      <w:r w:rsidR="00D52810">
        <w:rPr>
          <w:bCs/>
        </w:rPr>
        <w:t>:</w:t>
      </w:r>
      <w:r w:rsidR="005F43AE">
        <w:rPr>
          <w:bCs/>
        </w:rPr>
        <w:t xml:space="preserve"> </w:t>
      </w:r>
      <w:r w:rsidR="00D52810">
        <w:rPr>
          <w:bCs/>
        </w:rPr>
        <w:t>N</w:t>
      </w:r>
      <w:r w:rsidR="00860AA2" w:rsidRPr="00860AA2">
        <w:rPr>
          <w:bCs/>
        </w:rPr>
        <w:t>umber of prevalent</w:t>
      </w:r>
      <w:r w:rsidR="00A44CB3">
        <w:rPr>
          <w:bCs/>
        </w:rPr>
        <w:t xml:space="preserve"> and</w:t>
      </w:r>
      <w:r w:rsidR="00860AA2" w:rsidRPr="00860AA2">
        <w:rPr>
          <w:bCs/>
        </w:rPr>
        <w:t xml:space="preserve"> </w:t>
      </w:r>
      <w:r w:rsidR="006E52D9">
        <w:rPr>
          <w:bCs/>
        </w:rPr>
        <w:t xml:space="preserve">incident </w:t>
      </w:r>
      <w:r w:rsidR="00860AA2" w:rsidRPr="00860AA2">
        <w:rPr>
          <w:bCs/>
        </w:rPr>
        <w:t xml:space="preserve">patients prescribed </w:t>
      </w:r>
      <w:r w:rsidR="00217769">
        <w:rPr>
          <w:bCs/>
        </w:rPr>
        <w:t>a</w:t>
      </w:r>
      <w:r w:rsidR="00860AA2" w:rsidRPr="00860AA2">
        <w:rPr>
          <w:bCs/>
        </w:rPr>
        <w:t>tezolizumab</w:t>
      </w:r>
      <w:r w:rsidR="00F25435">
        <w:rPr>
          <w:bCs/>
        </w:rPr>
        <w:t xml:space="preserve"> for ES-SCLC</w:t>
      </w:r>
      <w:r w:rsidR="00860AA2" w:rsidRPr="00860AA2">
        <w:rPr>
          <w:bCs/>
        </w:rPr>
        <w:t xml:space="preserve"> </w:t>
      </w:r>
      <w:r w:rsidR="006E52D9">
        <w:rPr>
          <w:bCs/>
        </w:rPr>
        <w:t xml:space="preserve">by quarter of supply </w:t>
      </w:r>
    </w:p>
    <w:p w14:paraId="42CAB7E5" w14:textId="2D98A017" w:rsidR="008E3978" w:rsidRDefault="00482310" w:rsidP="005665C4">
      <w:r>
        <w:t xml:space="preserve">Figure </w:t>
      </w:r>
      <w:r w:rsidR="004B3D6F">
        <w:t>1</w:t>
      </w:r>
      <w:r>
        <w:t xml:space="preserve"> shows the number of prevalent and </w:t>
      </w:r>
      <w:r w:rsidR="00902116">
        <w:t xml:space="preserve">initiating </w:t>
      </w:r>
      <w:r>
        <w:t xml:space="preserve">patients prescribed atezolizumab </w:t>
      </w:r>
      <w:r w:rsidR="00F25435">
        <w:t xml:space="preserve">for ES-SCLC </w:t>
      </w:r>
      <w:r>
        <w:t xml:space="preserve">over a two-year period. In Q1 2020 there </w:t>
      </w:r>
      <w:r w:rsidR="00916586">
        <w:t xml:space="preserve">were </w:t>
      </w:r>
      <w:r>
        <w:t xml:space="preserve">146 </w:t>
      </w:r>
      <w:r w:rsidR="00C67BD8">
        <w:t>initiating</w:t>
      </w:r>
      <w:r w:rsidR="00902116">
        <w:t xml:space="preserve"> </w:t>
      </w:r>
      <w:r>
        <w:t xml:space="preserve">patients, in </w:t>
      </w:r>
      <w:r w:rsidR="00902116">
        <w:t xml:space="preserve">Q1 </w:t>
      </w:r>
      <w:r>
        <w:t xml:space="preserve">2021 there </w:t>
      </w:r>
      <w:r w:rsidR="00916586">
        <w:t xml:space="preserve">were </w:t>
      </w:r>
      <w:r>
        <w:t xml:space="preserve">545 prevalent patients and 185 </w:t>
      </w:r>
      <w:r w:rsidR="00902116">
        <w:t xml:space="preserve">initiating </w:t>
      </w:r>
      <w:r>
        <w:t xml:space="preserve">patients. The highest number of prevalent patients prescribed atezolizumab was 645 in </w:t>
      </w:r>
      <w:r w:rsidR="00902116">
        <w:t>Q</w:t>
      </w:r>
      <w:r>
        <w:t>4 2021.</w:t>
      </w:r>
      <w:r w:rsidR="00142C00" w:rsidRPr="00142C00">
        <w:t xml:space="preserve"> </w:t>
      </w:r>
      <w:r w:rsidR="00142C00">
        <w:t>New patients prescribed atezolizumab have been declining since 2021Q2 which has resulted in a plateau of prevalent patients between 2021Q4 and 2022Q1.</w:t>
      </w:r>
    </w:p>
    <w:p w14:paraId="6CEEB2BD" w14:textId="5FF73940" w:rsidR="004B3D6F" w:rsidRDefault="004B3D6F" w:rsidP="004B3D6F">
      <w:r>
        <w:br w:type="page"/>
      </w:r>
    </w:p>
    <w:p w14:paraId="71B961EB" w14:textId="25AFEDE2" w:rsidR="00D94550" w:rsidRDefault="00D94550" w:rsidP="004B3D6F">
      <w:pPr>
        <w:rPr>
          <w:b/>
          <w:bCs/>
        </w:rPr>
      </w:pPr>
      <w:r>
        <w:rPr>
          <w:noProof/>
        </w:rPr>
        <w:lastRenderedPageBreak/>
        <w:drawing>
          <wp:inline distT="0" distB="0" distL="0" distR="0" wp14:anchorId="6945BB6F" wp14:editId="7B6BC5E5">
            <wp:extent cx="5687695" cy="3520503"/>
            <wp:effectExtent l="0" t="0" r="8255" b="3810"/>
            <wp:docPr id="1" name="Chart 1">
              <a:extLst xmlns:a="http://schemas.openxmlformats.org/drawingml/2006/main">
                <a:ext uri="{FF2B5EF4-FFF2-40B4-BE49-F238E27FC236}">
                  <a16:creationId xmlns:a16="http://schemas.microsoft.com/office/drawing/2014/main" id="{B34C3BAC-7AF5-40D3-9A20-089EB01A23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C4BFF43" w14:textId="67413609" w:rsidR="004B3D6F" w:rsidRPr="00AA78DA" w:rsidRDefault="00AA78DA" w:rsidP="00AA78DA">
      <w:pPr>
        <w:pStyle w:val="Figuretitle"/>
      </w:pPr>
      <w:r w:rsidRPr="00FE645A">
        <w:t xml:space="preserve">Figure </w:t>
      </w:r>
      <w:r w:rsidR="004B3D6F">
        <w:rPr>
          <w:bCs/>
        </w:rPr>
        <w:t>2:</w:t>
      </w:r>
      <w:r w:rsidR="004B3D6F" w:rsidRPr="008E3978">
        <w:rPr>
          <w:bCs/>
        </w:rPr>
        <w:t xml:space="preserve"> </w:t>
      </w:r>
      <w:r w:rsidR="004B3D6F">
        <w:rPr>
          <w:bCs/>
        </w:rPr>
        <w:t>Number</w:t>
      </w:r>
      <w:r w:rsidR="004B3D6F" w:rsidRPr="008E3978">
        <w:rPr>
          <w:bCs/>
        </w:rPr>
        <w:t xml:space="preserve"> of scripts dispensed per quarter for grandfathered and non-grandfathered patients</w:t>
      </w:r>
    </w:p>
    <w:p w14:paraId="2A8C77E5" w14:textId="408E4FA6" w:rsidR="004B3D6F" w:rsidRPr="00604CE3" w:rsidRDefault="004B3D6F" w:rsidP="004B3D6F">
      <w:r>
        <w:t xml:space="preserve">Figure 2 shows the number of scripts dispensed per quarter for grandfathered and non-grandfathered patients. The sponsor estimated that there would be </w:t>
      </w:r>
      <w:r w:rsidR="00DB57C5" w:rsidRPr="00DB57C5">
        <w:rPr>
          <w:rFonts w:hint="eastAsia"/>
          <w:color w:val="000000"/>
          <w:w w:val="20"/>
          <w:shd w:val="solid" w:color="000000" w:fill="000000"/>
          <w:fitText w:val="120" w:id="-1296852984"/>
          <w14:textFill>
            <w14:solidFill>
              <w14:srgbClr w14:val="000000">
                <w14:alpha w14:val="100000"/>
              </w14:srgbClr>
            </w14:solidFill>
          </w14:textFill>
        </w:rPr>
        <w:t xml:space="preserve">　</w:t>
      </w:r>
      <w:r w:rsidR="00DB57C5" w:rsidRPr="00DB57C5">
        <w:rPr>
          <w:color w:val="000000"/>
          <w:w w:val="20"/>
          <w:shd w:val="solid" w:color="000000" w:fill="000000"/>
          <w:fitText w:val="120" w:id="-1296852984"/>
          <w14:textFill>
            <w14:solidFill>
              <w14:srgbClr w14:val="000000">
                <w14:alpha w14:val="100000"/>
              </w14:srgbClr>
            </w14:solidFill>
          </w14:textFill>
        </w:rPr>
        <w:t>|</w:t>
      </w:r>
      <w:r w:rsidR="00DB57C5" w:rsidRPr="00DB57C5">
        <w:rPr>
          <w:rFonts w:hint="eastAsia"/>
          <w:color w:val="000000"/>
          <w:w w:val="20"/>
          <w:shd w:val="solid" w:color="000000" w:fill="000000"/>
          <w:fitText w:val="120" w:id="-1296852984"/>
          <w14:textFill>
            <w14:solidFill>
              <w14:srgbClr w14:val="000000">
                <w14:alpha w14:val="100000"/>
              </w14:srgbClr>
            </w14:solidFill>
          </w14:textFill>
        </w:rPr>
        <w:t xml:space="preserve">　</w:t>
      </w:r>
      <w:r w:rsidR="00DB57C5">
        <w:t xml:space="preserve"> </w:t>
      </w:r>
      <w:r>
        <w:t>grandfathered patients in the first year of listing. The number of actual grandfathered patients in Year 1 was 113. The highest number of scripts for non-grandfathered was 1</w:t>
      </w:r>
      <w:r w:rsidR="00FA6DFC">
        <w:t>,</w:t>
      </w:r>
      <w:r>
        <w:t xml:space="preserve">783 in Q4 2021 in comparison to 119 grandfathered scripts for the same time period. </w:t>
      </w:r>
    </w:p>
    <w:p w14:paraId="02263E82" w14:textId="69E05BC3" w:rsidR="004B3D6F" w:rsidRPr="00482310" w:rsidRDefault="004B3D6F" w:rsidP="004B3D6F">
      <w:pPr>
        <w:spacing w:line="276" w:lineRule="auto"/>
      </w:pPr>
    </w:p>
    <w:p w14:paraId="1FC5E7D9" w14:textId="538E0C05" w:rsidR="008E3978" w:rsidRPr="00860AA2" w:rsidRDefault="0043119B" w:rsidP="005665C4">
      <w:pPr>
        <w:rPr>
          <w:b/>
          <w:bCs/>
        </w:rPr>
      </w:pPr>
      <w:r w:rsidRPr="0043119B">
        <w:rPr>
          <w:noProof/>
        </w:rPr>
        <w:lastRenderedPageBreak/>
        <w:t xml:space="preserve"> </w:t>
      </w:r>
      <w:r>
        <w:rPr>
          <w:noProof/>
        </w:rPr>
        <w:drawing>
          <wp:inline distT="0" distB="0" distL="0" distR="0" wp14:anchorId="0268E7A9" wp14:editId="55835BD2">
            <wp:extent cx="4987636" cy="3207327"/>
            <wp:effectExtent l="0" t="0" r="3810" b="12700"/>
            <wp:docPr id="10" name="Chart 10">
              <a:extLst xmlns:a="http://schemas.openxmlformats.org/drawingml/2006/main">
                <a:ext uri="{FF2B5EF4-FFF2-40B4-BE49-F238E27FC236}">
                  <a16:creationId xmlns:a16="http://schemas.microsoft.com/office/drawing/2014/main" id="{A1DBF75D-40C8-41E5-9A2D-5C1C30B5A2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008BD9" w14:textId="202681D4" w:rsidR="008E3978" w:rsidRPr="0000392A" w:rsidRDefault="00AA78DA" w:rsidP="00AA78DA">
      <w:pPr>
        <w:pStyle w:val="Figuretitle"/>
        <w:rPr>
          <w:b w:val="0"/>
          <w:bCs/>
        </w:rPr>
      </w:pPr>
      <w:r w:rsidRPr="00FE645A">
        <w:t xml:space="preserve">Figure </w:t>
      </w:r>
      <w:r w:rsidR="000E2B08" w:rsidRPr="00FD29DF">
        <w:rPr>
          <w:bCs/>
        </w:rPr>
        <w:t>3</w:t>
      </w:r>
      <w:r w:rsidR="00D52810">
        <w:rPr>
          <w:bCs/>
        </w:rPr>
        <w:t>:</w:t>
      </w:r>
      <w:r w:rsidR="000E2B08" w:rsidRPr="00FD29DF">
        <w:rPr>
          <w:bCs/>
        </w:rPr>
        <w:t xml:space="preserve"> </w:t>
      </w:r>
      <w:r w:rsidR="00580C11" w:rsidRPr="00FD29DF">
        <w:rPr>
          <w:bCs/>
        </w:rPr>
        <w:t>A</w:t>
      </w:r>
      <w:r w:rsidR="000E2B08" w:rsidRPr="00FD29DF">
        <w:rPr>
          <w:bCs/>
        </w:rPr>
        <w:t>ge and gender of patients at initiation of atezolizumab</w:t>
      </w:r>
      <w:r w:rsidR="00AE2E15">
        <w:rPr>
          <w:bCs/>
        </w:rPr>
        <w:t xml:space="preserve"> </w:t>
      </w:r>
      <w:r w:rsidR="00AE2E15" w:rsidRPr="0000392A">
        <w:rPr>
          <w:bCs/>
        </w:rPr>
        <w:t xml:space="preserve">between </w:t>
      </w:r>
      <w:r w:rsidR="001A096F">
        <w:rPr>
          <w:bCs/>
        </w:rPr>
        <w:t xml:space="preserve">1 </w:t>
      </w:r>
      <w:r w:rsidR="00AE2E15" w:rsidRPr="003348C0">
        <w:rPr>
          <w:bCs/>
        </w:rPr>
        <w:t>March 2020 to 1 March 2022</w:t>
      </w:r>
    </w:p>
    <w:p w14:paraId="10E71F97" w14:textId="762521E5" w:rsidR="003C6987" w:rsidRPr="00AE2E15" w:rsidRDefault="00DF353E" w:rsidP="003C6987">
      <w:pPr>
        <w:rPr>
          <w:b/>
          <w:bCs/>
        </w:rPr>
      </w:pPr>
      <w:r>
        <w:t>Figure 3 shows the age and gender of patients at initiation of atezolizumab</w:t>
      </w:r>
      <w:r w:rsidR="00F25435">
        <w:t xml:space="preserve"> for ES-SCLC</w:t>
      </w:r>
      <w:r w:rsidR="00AE2E15">
        <w:t xml:space="preserve"> </w:t>
      </w:r>
      <w:r w:rsidR="00AE2E15" w:rsidRPr="0000392A">
        <w:t xml:space="preserve">between </w:t>
      </w:r>
      <w:r w:rsidR="001A096F">
        <w:t xml:space="preserve">1 </w:t>
      </w:r>
      <w:r w:rsidR="00AE2E15">
        <w:t>March 2020 to 1 March 2022</w:t>
      </w:r>
      <w:r>
        <w:t xml:space="preserve">. More males than females have initiated treatment in </w:t>
      </w:r>
      <w:r w:rsidR="00B71EB2">
        <w:t xml:space="preserve">the </w:t>
      </w:r>
      <w:r>
        <w:t>majority of the age categories. In females, the number of patients aged 60 to 64 and 65 to 69 years old are similar</w:t>
      </w:r>
      <w:r w:rsidR="0043119B">
        <w:t xml:space="preserve">. The highest male age group was 70 to 74 year old containing 281 patients, which was also the highest number of patients </w:t>
      </w:r>
      <w:r w:rsidR="002E4165">
        <w:t xml:space="preserve">initiating </w:t>
      </w:r>
      <w:r w:rsidR="0043119B">
        <w:t xml:space="preserve">atezolizumab. The highest female age group was 65-69 containing 196 patients. </w:t>
      </w:r>
    </w:p>
    <w:p w14:paraId="55FC1D36" w14:textId="77777777" w:rsidR="00E61ED0" w:rsidRDefault="00E61ED0">
      <w:pPr>
        <w:spacing w:line="276" w:lineRule="auto"/>
        <w:rPr>
          <w:b/>
          <w:i/>
          <w:szCs w:val="28"/>
        </w:rPr>
      </w:pPr>
      <w:r>
        <w:br w:type="page"/>
      </w:r>
    </w:p>
    <w:p w14:paraId="3D986A87" w14:textId="48FE11C2" w:rsidR="000012F2" w:rsidRDefault="00D10845" w:rsidP="00860AA2">
      <w:pPr>
        <w:pStyle w:val="Heading3"/>
      </w:pPr>
      <w:r>
        <w:lastRenderedPageBreak/>
        <w:t xml:space="preserve">Dosing </w:t>
      </w:r>
      <w:r w:rsidR="00D070BE">
        <w:t>regimen</w:t>
      </w:r>
      <w:r w:rsidR="005665C4">
        <w:t xml:space="preserve"> </w:t>
      </w:r>
    </w:p>
    <w:p w14:paraId="116849ED" w14:textId="336DB8FB" w:rsidR="000012F2" w:rsidRDefault="008E3978" w:rsidP="00C62600">
      <w:pPr>
        <w:jc w:val="center"/>
      </w:pPr>
      <w:r>
        <w:rPr>
          <w:noProof/>
        </w:rPr>
        <w:drawing>
          <wp:inline distT="0" distB="0" distL="0" distR="0" wp14:anchorId="2A703127" wp14:editId="6EFD1213">
            <wp:extent cx="5476875" cy="3009900"/>
            <wp:effectExtent l="0" t="0" r="9525" b="0"/>
            <wp:docPr id="9" name="Chart 9">
              <a:extLst xmlns:a="http://schemas.openxmlformats.org/drawingml/2006/main">
                <a:ext uri="{FF2B5EF4-FFF2-40B4-BE49-F238E27FC236}">
                  <a16:creationId xmlns:a16="http://schemas.microsoft.com/office/drawing/2014/main" id="{CD50CE66-82C5-477A-B25F-05E25AC1A5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1A05125" w14:textId="7E559EF4" w:rsidR="00AA78DA" w:rsidRPr="00AA78DA" w:rsidRDefault="005665C4" w:rsidP="00FA6DFC">
      <w:pPr>
        <w:pStyle w:val="Figuretitle"/>
        <w:rPr>
          <w:bCs/>
        </w:rPr>
      </w:pPr>
      <w:r w:rsidRPr="00F43096">
        <w:t xml:space="preserve">Figure </w:t>
      </w:r>
      <w:r w:rsidR="008E3978">
        <w:t>4</w:t>
      </w:r>
      <w:r w:rsidR="00D52810">
        <w:t>:</w:t>
      </w:r>
      <w:r w:rsidR="008E3978">
        <w:t xml:space="preserve"> </w:t>
      </w:r>
      <w:r w:rsidR="00580C11">
        <w:t>N</w:t>
      </w:r>
      <w:r w:rsidR="007A3542">
        <w:t>umber of prevalent patients between 2020</w:t>
      </w:r>
      <w:r w:rsidR="00AA0565">
        <w:t>Q1</w:t>
      </w:r>
      <w:r w:rsidR="007A3542">
        <w:t xml:space="preserve"> and 202</w:t>
      </w:r>
      <w:r w:rsidR="00AA0565">
        <w:t>2Q1</w:t>
      </w:r>
      <w:r w:rsidR="007A3542">
        <w:t xml:space="preserve"> using either </w:t>
      </w:r>
      <w:r w:rsidR="00AA0565">
        <w:t xml:space="preserve">the </w:t>
      </w:r>
      <w:r w:rsidR="007A3542">
        <w:t>3 weekly or 4 weekly treatment regimen</w:t>
      </w:r>
      <w:r w:rsidR="001F3383">
        <w:t xml:space="preserve"> of </w:t>
      </w:r>
      <w:r w:rsidR="001F3383" w:rsidRPr="00FD29DF">
        <w:rPr>
          <w:bCs/>
        </w:rPr>
        <w:t>atezolizumab</w:t>
      </w:r>
    </w:p>
    <w:p w14:paraId="01CE4E96" w14:textId="63DAB9FD" w:rsidR="00DC3F9E" w:rsidRDefault="006C5400" w:rsidP="00604CE3">
      <w:r>
        <w:t xml:space="preserve">Figure </w:t>
      </w:r>
      <w:r w:rsidR="009B4F8C">
        <w:t>4</w:t>
      </w:r>
      <w:r>
        <w:t xml:space="preserve"> shows the </w:t>
      </w:r>
      <w:r w:rsidR="007A3542">
        <w:t>number</w:t>
      </w:r>
      <w:r>
        <w:t xml:space="preserve"> of </w:t>
      </w:r>
      <w:r w:rsidR="007A3542">
        <w:t>prevalent</w:t>
      </w:r>
      <w:r>
        <w:t xml:space="preserve"> patients </w:t>
      </w:r>
      <w:r w:rsidR="00AA0565">
        <w:t xml:space="preserve">supplied </w:t>
      </w:r>
      <w:r w:rsidR="00FD29DF">
        <w:t>either a 3 weekly treatment or 4 weekly treatment</w:t>
      </w:r>
      <w:r>
        <w:t xml:space="preserve"> of between 2020 to 202</w:t>
      </w:r>
      <w:r w:rsidR="00B71EB2">
        <w:t>2</w:t>
      </w:r>
      <w:r>
        <w:t xml:space="preserve">. </w:t>
      </w:r>
      <w:r w:rsidR="00C57107">
        <w:t xml:space="preserve">There </w:t>
      </w:r>
      <w:r w:rsidR="00AA0565">
        <w:t>we</w:t>
      </w:r>
      <w:r w:rsidR="00C57107">
        <w:t xml:space="preserve">re more patients </w:t>
      </w:r>
      <w:r w:rsidR="00AA0565">
        <w:t>supplied</w:t>
      </w:r>
      <w:r w:rsidR="00C57107">
        <w:t xml:space="preserve"> the 3 weekly cycle treatment overall than patients on the 4 weekly cycle treatment. In Q4 2021 there was 318 prevalent patients using the 3 weekly cycle treatment compared to </w:t>
      </w:r>
      <w:r w:rsidR="007A3542">
        <w:t>Q</w:t>
      </w:r>
      <w:r w:rsidR="00C57107">
        <w:t xml:space="preserve">4 2021 where there </w:t>
      </w:r>
      <w:r w:rsidR="009B4F8C">
        <w:t>were</w:t>
      </w:r>
      <w:r w:rsidR="00C57107">
        <w:t xml:space="preserve"> 62 patients using the 4 weekly cycle treatment. </w:t>
      </w:r>
    </w:p>
    <w:p w14:paraId="5631BCC9" w14:textId="77777777" w:rsidR="00E61ED0" w:rsidRDefault="00E61ED0">
      <w:pPr>
        <w:spacing w:line="276" w:lineRule="auto"/>
        <w:rPr>
          <w:b/>
          <w:bCs/>
        </w:rPr>
      </w:pPr>
      <w:r>
        <w:rPr>
          <w:b/>
          <w:bCs/>
        </w:rPr>
        <w:br w:type="page"/>
      </w:r>
    </w:p>
    <w:p w14:paraId="5082899C" w14:textId="4D244CBA" w:rsidR="00F361A3" w:rsidRPr="00E61ED0" w:rsidRDefault="00B37E04" w:rsidP="00604CE3">
      <w:pPr>
        <w:rPr>
          <w:b/>
          <w:bCs/>
        </w:rPr>
      </w:pPr>
      <w:r w:rsidRPr="00403C32">
        <w:rPr>
          <w:b/>
          <w:bCs/>
        </w:rPr>
        <w:lastRenderedPageBreak/>
        <w:t>Time on treatment</w:t>
      </w:r>
    </w:p>
    <w:p w14:paraId="5B3435A4" w14:textId="70B2E0F1" w:rsidR="00215729" w:rsidRDefault="00E06508" w:rsidP="001A096F">
      <w:pPr>
        <w:jc w:val="center"/>
      </w:pPr>
      <w:r w:rsidRPr="00E06508">
        <w:rPr>
          <w:noProof/>
        </w:rPr>
        <w:drawing>
          <wp:inline distT="0" distB="0" distL="0" distR="0" wp14:anchorId="4D42BC40" wp14:editId="5287AF77">
            <wp:extent cx="4156364" cy="35839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4166144" cy="3592375"/>
                    </a:xfrm>
                    <a:prstGeom prst="rect">
                      <a:avLst/>
                    </a:prstGeom>
                    <a:ln>
                      <a:noFill/>
                    </a:ln>
                    <a:extLst>
                      <a:ext uri="{53640926-AAD7-44D8-BBD7-CCE9431645EC}">
                        <a14:shadowObscured xmlns:a14="http://schemas.microsoft.com/office/drawing/2010/main"/>
                      </a:ext>
                    </a:extLst>
                  </pic:spPr>
                </pic:pic>
              </a:graphicData>
            </a:graphic>
          </wp:inline>
        </w:drawing>
      </w:r>
    </w:p>
    <w:p w14:paraId="1E88B9F3" w14:textId="6740FC36" w:rsidR="00215729" w:rsidRPr="00AA78DA" w:rsidRDefault="00AA78DA" w:rsidP="00AA78DA">
      <w:pPr>
        <w:pStyle w:val="Figuretitle"/>
      </w:pPr>
      <w:r w:rsidRPr="00FE645A">
        <w:t xml:space="preserve">Figure </w:t>
      </w:r>
      <w:r w:rsidR="00E06508">
        <w:rPr>
          <w:bCs/>
        </w:rPr>
        <w:t>5</w:t>
      </w:r>
      <w:r w:rsidR="005F43AE">
        <w:rPr>
          <w:bCs/>
        </w:rPr>
        <w:t>:</w:t>
      </w:r>
      <w:r w:rsidR="00562331" w:rsidRPr="00FD29DF">
        <w:rPr>
          <w:bCs/>
        </w:rPr>
        <w:t xml:space="preserve"> Length of treatment for patients treated with </w:t>
      </w:r>
      <w:r w:rsidR="00CC108F">
        <w:rPr>
          <w:bCs/>
        </w:rPr>
        <w:t>a</w:t>
      </w:r>
      <w:r w:rsidR="00562331" w:rsidRPr="00FD29DF">
        <w:rPr>
          <w:bCs/>
        </w:rPr>
        <w:t xml:space="preserve">tezolizumab for </w:t>
      </w:r>
      <w:r w:rsidR="00F25435">
        <w:rPr>
          <w:bCs/>
        </w:rPr>
        <w:t>ES-</w:t>
      </w:r>
      <w:r w:rsidR="00562331" w:rsidRPr="00FD29DF">
        <w:rPr>
          <w:bCs/>
        </w:rPr>
        <w:t>SCLC with breaks</w:t>
      </w:r>
    </w:p>
    <w:p w14:paraId="152A7821" w14:textId="0490FB88" w:rsidR="00E61ED0" w:rsidRDefault="00E61ED0" w:rsidP="00604CE3"/>
    <w:p w14:paraId="490E4D79" w14:textId="77777777" w:rsidR="00663D00" w:rsidRDefault="00663D00" w:rsidP="00604CE3"/>
    <w:p w14:paraId="3B8D5620" w14:textId="71A20BFD" w:rsidR="00215729" w:rsidRDefault="00E06508" w:rsidP="001A096F">
      <w:pPr>
        <w:jc w:val="center"/>
      </w:pPr>
      <w:r w:rsidRPr="00E06508">
        <w:rPr>
          <w:noProof/>
        </w:rPr>
        <w:lastRenderedPageBreak/>
        <w:drawing>
          <wp:inline distT="0" distB="0" distL="0" distR="0" wp14:anchorId="47FC4960" wp14:editId="3A633A81">
            <wp:extent cx="4197927" cy="3784705"/>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4201141" cy="3787603"/>
                    </a:xfrm>
                    <a:prstGeom prst="rect">
                      <a:avLst/>
                    </a:prstGeom>
                    <a:ln>
                      <a:noFill/>
                    </a:ln>
                    <a:extLst>
                      <a:ext uri="{53640926-AAD7-44D8-BBD7-CCE9431645EC}">
                        <a14:shadowObscured xmlns:a14="http://schemas.microsoft.com/office/drawing/2010/main"/>
                      </a:ext>
                    </a:extLst>
                  </pic:spPr>
                </pic:pic>
              </a:graphicData>
            </a:graphic>
          </wp:inline>
        </w:drawing>
      </w:r>
    </w:p>
    <w:p w14:paraId="544D0D98" w14:textId="75FEA250" w:rsidR="00DF23F3" w:rsidRPr="00403C32" w:rsidRDefault="00AA78DA" w:rsidP="00AA78DA">
      <w:pPr>
        <w:pStyle w:val="Figuretitle"/>
        <w:rPr>
          <w:b w:val="0"/>
          <w:bCs/>
        </w:rPr>
      </w:pPr>
      <w:r w:rsidRPr="00FE645A">
        <w:t xml:space="preserve">Figure </w:t>
      </w:r>
      <w:r w:rsidR="00E06508">
        <w:rPr>
          <w:bCs/>
        </w:rPr>
        <w:t>6</w:t>
      </w:r>
      <w:r w:rsidR="005F43AE">
        <w:rPr>
          <w:bCs/>
        </w:rPr>
        <w:t>:</w:t>
      </w:r>
      <w:r w:rsidR="002915C4" w:rsidRPr="00403C32">
        <w:rPr>
          <w:bCs/>
        </w:rPr>
        <w:t xml:space="preserve"> Length of treatment for patients treated with </w:t>
      </w:r>
      <w:r w:rsidR="00CC108F">
        <w:rPr>
          <w:bCs/>
        </w:rPr>
        <w:t>a</w:t>
      </w:r>
      <w:r w:rsidR="002915C4" w:rsidRPr="00403C32">
        <w:rPr>
          <w:bCs/>
        </w:rPr>
        <w:t xml:space="preserve">tezolizumab for </w:t>
      </w:r>
      <w:r w:rsidR="00F25435">
        <w:rPr>
          <w:bCs/>
        </w:rPr>
        <w:t>ES-</w:t>
      </w:r>
      <w:r w:rsidR="002915C4" w:rsidRPr="00403C32">
        <w:rPr>
          <w:bCs/>
        </w:rPr>
        <w:t>SCLC</w:t>
      </w:r>
      <w:r w:rsidR="00562331" w:rsidRPr="00403C32">
        <w:rPr>
          <w:bCs/>
        </w:rPr>
        <w:t xml:space="preserve"> without breaks</w:t>
      </w:r>
    </w:p>
    <w:p w14:paraId="673883C6" w14:textId="77777777" w:rsidR="00A4420A" w:rsidRPr="00FD5FDC" w:rsidRDefault="00C54BAA" w:rsidP="008F7BCA">
      <w:r w:rsidRPr="00237BA3">
        <w:t>Figure</w:t>
      </w:r>
      <w:r w:rsidR="00B37E04" w:rsidRPr="00237BA3">
        <w:t>s</w:t>
      </w:r>
      <w:r w:rsidRPr="00237BA3">
        <w:t xml:space="preserve"> </w:t>
      </w:r>
      <w:r w:rsidR="000D0350" w:rsidRPr="00237BA3">
        <w:t xml:space="preserve">5 </w:t>
      </w:r>
      <w:r w:rsidRPr="00237BA3">
        <w:t xml:space="preserve">and </w:t>
      </w:r>
      <w:r w:rsidR="000D0350" w:rsidRPr="00237BA3">
        <w:t xml:space="preserve">6 </w:t>
      </w:r>
      <w:r w:rsidRPr="00237BA3">
        <w:t xml:space="preserve">show the length of treatment for patients treated with atezolizumab with breaks and without any breaks between treatment. </w:t>
      </w:r>
    </w:p>
    <w:p w14:paraId="4F898886" w14:textId="6150BFF6" w:rsidR="00A4420A" w:rsidRPr="00FD5FDC" w:rsidRDefault="00FD29DF" w:rsidP="008F7BCA">
      <w:r w:rsidRPr="00237BA3">
        <w:t xml:space="preserve">There were </w:t>
      </w:r>
      <w:r w:rsidR="000D0350" w:rsidRPr="00237BA3">
        <w:t>23.6</w:t>
      </w:r>
      <w:r w:rsidR="002915C4" w:rsidRPr="00237BA3">
        <w:t xml:space="preserve">% </w:t>
      </w:r>
      <w:r w:rsidR="00C54BAA" w:rsidRPr="00237BA3">
        <w:t xml:space="preserve">of patients </w:t>
      </w:r>
      <w:r w:rsidR="002915C4" w:rsidRPr="00237BA3">
        <w:t>censored without breaks</w:t>
      </w:r>
      <w:r w:rsidR="00A4420A" w:rsidRPr="00FD5FDC">
        <w:t xml:space="preserve"> and </w:t>
      </w:r>
      <w:r w:rsidR="000D0350" w:rsidRPr="00237BA3">
        <w:t xml:space="preserve">1612 </w:t>
      </w:r>
      <w:r w:rsidR="00FB5D06" w:rsidRPr="00237BA3">
        <w:t xml:space="preserve">patients </w:t>
      </w:r>
      <w:r w:rsidR="00A4420A" w:rsidRPr="00FD5FDC">
        <w:t xml:space="preserve">stopped treatment. The </w:t>
      </w:r>
      <w:bookmarkStart w:id="9" w:name="_Hlk111462963"/>
      <w:r w:rsidR="008F7BCA" w:rsidRPr="00237BA3">
        <w:t xml:space="preserve">median time on treatment </w:t>
      </w:r>
      <w:bookmarkEnd w:id="9"/>
      <w:r w:rsidR="008F7BCA" w:rsidRPr="00237BA3">
        <w:t xml:space="preserve">was </w:t>
      </w:r>
      <w:r w:rsidR="000D0350" w:rsidRPr="00237BA3">
        <w:t xml:space="preserve">134 </w:t>
      </w:r>
      <w:r w:rsidR="008F7BCA" w:rsidRPr="00237BA3">
        <w:t>days (</w:t>
      </w:r>
      <w:r w:rsidR="000D0350" w:rsidRPr="00237BA3">
        <w:t>130</w:t>
      </w:r>
      <w:r w:rsidR="008F7BCA" w:rsidRPr="00237BA3">
        <w:t>-</w:t>
      </w:r>
      <w:r w:rsidR="000D0350" w:rsidRPr="00237BA3">
        <w:t xml:space="preserve">144 </w:t>
      </w:r>
      <w:r w:rsidR="008F7BCA" w:rsidRPr="00237BA3">
        <w:t>days 95% CI)</w:t>
      </w:r>
      <w:r w:rsidR="00A4420A" w:rsidRPr="00FD5FDC">
        <w:t>, and the mean time on treatment was 188 days</w:t>
      </w:r>
      <w:r w:rsidR="008F7BCA" w:rsidRPr="00237BA3">
        <w:t xml:space="preserve">. </w:t>
      </w:r>
    </w:p>
    <w:p w14:paraId="28C8E5B7" w14:textId="6A164747" w:rsidR="00FB5D06" w:rsidRDefault="00FD29DF" w:rsidP="008F7BCA">
      <w:r w:rsidRPr="00237BA3">
        <w:t xml:space="preserve">There were </w:t>
      </w:r>
      <w:r w:rsidR="000D0350" w:rsidRPr="00237BA3">
        <w:t>25.64</w:t>
      </w:r>
      <w:r w:rsidR="00C54BAA" w:rsidRPr="00237BA3">
        <w:t xml:space="preserve">% </w:t>
      </w:r>
      <w:r w:rsidR="009606D4" w:rsidRPr="00237BA3">
        <w:t xml:space="preserve">censored </w:t>
      </w:r>
      <w:r w:rsidR="00C54BAA" w:rsidRPr="00237BA3">
        <w:t>with breaks</w:t>
      </w:r>
      <w:r w:rsidR="00A4420A" w:rsidRPr="00FD5FDC">
        <w:t xml:space="preserve"> and</w:t>
      </w:r>
      <w:r w:rsidR="00FB5D06" w:rsidRPr="00237BA3">
        <w:t xml:space="preserve"> </w:t>
      </w:r>
      <w:r w:rsidR="000D0350" w:rsidRPr="00237BA3">
        <w:t>1</w:t>
      </w:r>
      <w:r w:rsidR="00E61ED0">
        <w:t>,</w:t>
      </w:r>
      <w:r w:rsidR="000D0350" w:rsidRPr="00237BA3">
        <w:t xml:space="preserve">569 </w:t>
      </w:r>
      <w:r w:rsidR="00FB5D06" w:rsidRPr="00237BA3">
        <w:t xml:space="preserve">patients </w:t>
      </w:r>
      <w:r w:rsidR="00A4420A" w:rsidRPr="00FD5FDC">
        <w:t>stopped treatment. T</w:t>
      </w:r>
      <w:r w:rsidR="006D59F5" w:rsidRPr="00237BA3">
        <w:t xml:space="preserve">he median time on treatment was </w:t>
      </w:r>
      <w:r w:rsidR="000D0350" w:rsidRPr="00237BA3">
        <w:t xml:space="preserve">123 </w:t>
      </w:r>
      <w:r w:rsidR="006D59F5" w:rsidRPr="00237BA3">
        <w:t>days (</w:t>
      </w:r>
      <w:r w:rsidR="000D0350" w:rsidRPr="00237BA3">
        <w:t>115</w:t>
      </w:r>
      <w:r w:rsidR="006D59F5" w:rsidRPr="00237BA3">
        <w:t>-</w:t>
      </w:r>
      <w:r w:rsidR="000D0350" w:rsidRPr="00237BA3">
        <w:t xml:space="preserve">130 </w:t>
      </w:r>
      <w:r w:rsidR="006D59F5" w:rsidRPr="00237BA3">
        <w:t>days 95% CI)</w:t>
      </w:r>
      <w:r w:rsidR="00A4420A" w:rsidRPr="00FD5FDC">
        <w:t>, and the mean time on treatment was 170 days</w:t>
      </w:r>
      <w:r w:rsidR="00C54BAA" w:rsidRPr="00237BA3">
        <w:t>.</w:t>
      </w:r>
    </w:p>
    <w:p w14:paraId="5F22B4D8" w14:textId="4DB42EF8" w:rsidR="00736041" w:rsidRPr="00E61ED0" w:rsidRDefault="005F43AE" w:rsidP="00E61ED0">
      <w:pPr>
        <w:pStyle w:val="Heading2"/>
      </w:pPr>
      <w:r>
        <w:br w:type="page"/>
      </w:r>
      <w:r w:rsidR="00E61ED0">
        <w:lastRenderedPageBreak/>
        <w:t xml:space="preserve">Analysis </w:t>
      </w:r>
      <w:r w:rsidR="00E61ED0" w:rsidRPr="005E22C2">
        <w:t xml:space="preserve">of </w:t>
      </w:r>
      <w:r w:rsidR="00E61ED0">
        <w:t>a</w:t>
      </w:r>
      <w:r w:rsidR="00E61ED0" w:rsidRPr="005E22C2">
        <w:t xml:space="preserve">ctual versus </w:t>
      </w:r>
      <w:r w:rsidR="00E61ED0">
        <w:t>p</w:t>
      </w:r>
      <w:r w:rsidR="00E61ED0" w:rsidRPr="005E22C2">
        <w:t xml:space="preserve">redicted </w:t>
      </w:r>
      <w:r w:rsidR="00E61ED0">
        <w:t>u</w:t>
      </w:r>
      <w:r w:rsidR="00E61ED0" w:rsidRPr="005E22C2">
        <w:t>tilisation</w:t>
      </w:r>
    </w:p>
    <w:p w14:paraId="4DFFDA56" w14:textId="16916E94" w:rsidR="00C51645" w:rsidRPr="00C51645" w:rsidRDefault="005665C4" w:rsidP="00C51645">
      <w:pPr>
        <w:pStyle w:val="Tabletitle"/>
        <w:keepNext/>
      </w:pPr>
      <w:r w:rsidRPr="00D31177">
        <w:t xml:space="preserve">Table </w:t>
      </w:r>
      <w:r w:rsidR="008F4F07">
        <w:t>4</w:t>
      </w:r>
      <w:r w:rsidRPr="00D31177">
        <w:t>: Analysis of actual versus predicted utilisation</w:t>
      </w:r>
    </w:p>
    <w:tbl>
      <w:tblPr>
        <w:tblW w:w="5535" w:type="dxa"/>
        <w:tblLook w:val="04A0" w:firstRow="1" w:lastRow="0" w:firstColumn="1" w:lastColumn="0" w:noHBand="0" w:noVBand="1"/>
      </w:tblPr>
      <w:tblGrid>
        <w:gridCol w:w="2128"/>
        <w:gridCol w:w="1065"/>
        <w:gridCol w:w="1229"/>
        <w:gridCol w:w="1229"/>
      </w:tblGrid>
      <w:tr w:rsidR="00C51645" w14:paraId="29091F63" w14:textId="77777777" w:rsidTr="00C51645">
        <w:trPr>
          <w:trHeight w:val="273"/>
        </w:trPr>
        <w:tc>
          <w:tcPr>
            <w:tcW w:w="2128"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1E7C0EDE" w14:textId="77777777" w:rsidR="00C51645" w:rsidRDefault="00C51645">
            <w:pPr>
              <w:keepNext/>
              <w:spacing w:after="0" w:line="276" w:lineRule="auto"/>
              <w:rPr>
                <w:rFonts w:ascii="Calibri" w:eastAsia="Times New Roman" w:hAnsi="Calibri" w:cs="Calibri"/>
                <w:b/>
                <w:bCs/>
                <w:color w:val="000000"/>
                <w:sz w:val="20"/>
                <w:szCs w:val="20"/>
              </w:rPr>
            </w:pPr>
            <w:r>
              <w:rPr>
                <w:rFonts w:ascii="Calibri" w:eastAsia="Times New Roman" w:hAnsi="Calibri" w:cs="Calibri"/>
                <w:b/>
                <w:bCs/>
                <w:color w:val="000000"/>
                <w:sz w:val="20"/>
                <w:szCs w:val="20"/>
              </w:rPr>
              <w:t> </w:t>
            </w:r>
          </w:p>
        </w:tc>
        <w:tc>
          <w:tcPr>
            <w:tcW w:w="1001"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18530D14" w14:textId="77777777" w:rsidR="00C51645" w:rsidRDefault="00C51645">
            <w:pPr>
              <w:keepNext/>
              <w:spacing w:after="0" w:line="276" w:lineRule="auto"/>
              <w:rPr>
                <w:rFonts w:ascii="Calibri" w:eastAsia="Times New Roman" w:hAnsi="Calibri" w:cs="Calibri"/>
                <w:b/>
                <w:bCs/>
                <w:color w:val="000000"/>
                <w:sz w:val="20"/>
                <w:szCs w:val="20"/>
              </w:rPr>
            </w:pPr>
            <w:r>
              <w:rPr>
                <w:rFonts w:ascii="Calibri" w:eastAsia="Times New Roman" w:hAnsi="Calibri" w:cs="Calibri"/>
                <w:b/>
                <w:bCs/>
                <w:color w:val="000000"/>
                <w:sz w:val="20"/>
                <w:szCs w:val="20"/>
              </w:rPr>
              <w:t> </w:t>
            </w:r>
          </w:p>
        </w:tc>
        <w:tc>
          <w:tcPr>
            <w:tcW w:w="1203"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529751B" w14:textId="77777777" w:rsidR="00C51645" w:rsidRDefault="00C51645">
            <w:pPr>
              <w:keepNext/>
              <w:spacing w:after="0" w:line="276" w:lineRule="auto"/>
              <w:rPr>
                <w:rFonts w:ascii="Calibri" w:eastAsia="Times New Roman" w:hAnsi="Calibri" w:cs="Calibri"/>
                <w:b/>
                <w:bCs/>
                <w:color w:val="000000"/>
                <w:sz w:val="20"/>
                <w:szCs w:val="20"/>
              </w:rPr>
            </w:pPr>
            <w:r>
              <w:rPr>
                <w:rFonts w:ascii="Calibri" w:eastAsia="Times New Roman" w:hAnsi="Calibri" w:cs="Calibri"/>
                <w:b/>
                <w:bCs/>
                <w:color w:val="000000"/>
                <w:sz w:val="20"/>
                <w:szCs w:val="20"/>
              </w:rPr>
              <w:t>Year 1</w:t>
            </w:r>
          </w:p>
        </w:tc>
        <w:tc>
          <w:tcPr>
            <w:tcW w:w="1203"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627E7987" w14:textId="77777777" w:rsidR="00C51645" w:rsidRDefault="00C51645">
            <w:pPr>
              <w:keepNext/>
              <w:spacing w:after="0" w:line="276" w:lineRule="auto"/>
              <w:rPr>
                <w:rFonts w:ascii="Calibri" w:eastAsia="Times New Roman" w:hAnsi="Calibri" w:cs="Calibri"/>
                <w:b/>
                <w:bCs/>
                <w:color w:val="000000"/>
                <w:sz w:val="20"/>
                <w:szCs w:val="20"/>
              </w:rPr>
            </w:pPr>
            <w:r>
              <w:rPr>
                <w:rFonts w:ascii="Calibri" w:eastAsia="Times New Roman" w:hAnsi="Calibri" w:cs="Calibri"/>
                <w:b/>
                <w:bCs/>
                <w:color w:val="000000"/>
                <w:sz w:val="20"/>
                <w:szCs w:val="20"/>
              </w:rPr>
              <w:t>Year 2</w:t>
            </w:r>
          </w:p>
        </w:tc>
      </w:tr>
      <w:tr w:rsidR="00C51645" w14:paraId="423D1561"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5E05EFA8"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Prevalent patients</w:t>
            </w:r>
          </w:p>
        </w:tc>
        <w:tc>
          <w:tcPr>
            <w:tcW w:w="1001" w:type="dxa"/>
            <w:tcBorders>
              <w:top w:val="nil"/>
              <w:left w:val="nil"/>
              <w:bottom w:val="single" w:sz="4" w:space="0" w:color="auto"/>
              <w:right w:val="single" w:sz="4" w:space="0" w:color="auto"/>
            </w:tcBorders>
            <w:noWrap/>
            <w:vAlign w:val="bottom"/>
            <w:hideMark/>
          </w:tcPr>
          <w:p w14:paraId="24C7DFF1"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Predicted</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22E6E736" w14:textId="6E9395E5"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0F40C11C" w14:textId="2919A55D"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r>
      <w:tr w:rsidR="00C51645" w14:paraId="247AA75F"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3C6A0BA5"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w:t>
            </w:r>
          </w:p>
        </w:tc>
        <w:tc>
          <w:tcPr>
            <w:tcW w:w="1001" w:type="dxa"/>
            <w:tcBorders>
              <w:top w:val="nil"/>
              <w:left w:val="nil"/>
              <w:bottom w:val="single" w:sz="4" w:space="0" w:color="auto"/>
              <w:right w:val="single" w:sz="4" w:space="0" w:color="auto"/>
            </w:tcBorders>
            <w:noWrap/>
            <w:vAlign w:val="bottom"/>
            <w:hideMark/>
          </w:tcPr>
          <w:p w14:paraId="4B4D97E0"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Actual</w:t>
            </w:r>
          </w:p>
        </w:tc>
        <w:tc>
          <w:tcPr>
            <w:tcW w:w="1203" w:type="dxa"/>
            <w:tcBorders>
              <w:top w:val="nil"/>
              <w:left w:val="nil"/>
              <w:bottom w:val="single" w:sz="4" w:space="0" w:color="auto"/>
              <w:right w:val="single" w:sz="4" w:space="0" w:color="auto"/>
            </w:tcBorders>
            <w:noWrap/>
            <w:vAlign w:val="bottom"/>
            <w:hideMark/>
          </w:tcPr>
          <w:p w14:paraId="7AC84B88" w14:textId="77777777" w:rsidR="00C51645" w:rsidRDefault="00C51645">
            <w:pPr>
              <w:keepNext/>
              <w:spacing w:after="0" w:line="276"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961</w:t>
            </w:r>
          </w:p>
        </w:tc>
        <w:tc>
          <w:tcPr>
            <w:tcW w:w="1203" w:type="dxa"/>
            <w:tcBorders>
              <w:top w:val="nil"/>
              <w:left w:val="nil"/>
              <w:bottom w:val="single" w:sz="4" w:space="0" w:color="auto"/>
              <w:right w:val="single" w:sz="4" w:space="0" w:color="auto"/>
            </w:tcBorders>
            <w:noWrap/>
            <w:vAlign w:val="bottom"/>
            <w:hideMark/>
          </w:tcPr>
          <w:p w14:paraId="71069478" w14:textId="77777777" w:rsidR="00C51645" w:rsidRDefault="00C51645">
            <w:pPr>
              <w:keepNext/>
              <w:spacing w:after="0" w:line="276"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1,209</w:t>
            </w:r>
          </w:p>
        </w:tc>
      </w:tr>
      <w:tr w:rsidR="00C51645" w14:paraId="44E8F8BC"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1073B105"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w:t>
            </w:r>
          </w:p>
        </w:tc>
        <w:tc>
          <w:tcPr>
            <w:tcW w:w="1001" w:type="dxa"/>
            <w:tcBorders>
              <w:top w:val="nil"/>
              <w:left w:val="nil"/>
              <w:bottom w:val="single" w:sz="4" w:space="0" w:color="auto"/>
              <w:right w:val="single" w:sz="4" w:space="0" w:color="auto"/>
            </w:tcBorders>
            <w:noWrap/>
            <w:vAlign w:val="bottom"/>
            <w:hideMark/>
          </w:tcPr>
          <w:p w14:paraId="415AC78F"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Difference</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52A6A25F" w14:textId="20BC8D58"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5DB00627" w14:textId="4069D085"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r>
      <w:tr w:rsidR="00C51645" w14:paraId="44A30DFB"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389B13B9"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Prescriptions</w:t>
            </w:r>
          </w:p>
        </w:tc>
        <w:tc>
          <w:tcPr>
            <w:tcW w:w="1001" w:type="dxa"/>
            <w:tcBorders>
              <w:top w:val="nil"/>
              <w:left w:val="nil"/>
              <w:bottom w:val="single" w:sz="4" w:space="0" w:color="auto"/>
              <w:right w:val="single" w:sz="4" w:space="0" w:color="auto"/>
            </w:tcBorders>
            <w:noWrap/>
            <w:vAlign w:val="bottom"/>
            <w:hideMark/>
          </w:tcPr>
          <w:p w14:paraId="3050685D"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Predicted</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17C08E8E" w14:textId="00B8E9B0"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51299E19" w14:textId="661B4CE3"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r>
      <w:tr w:rsidR="00C51645" w14:paraId="242CAD8E"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3E5C3B6A"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w:t>
            </w:r>
          </w:p>
        </w:tc>
        <w:tc>
          <w:tcPr>
            <w:tcW w:w="1001" w:type="dxa"/>
            <w:tcBorders>
              <w:top w:val="nil"/>
              <w:left w:val="nil"/>
              <w:bottom w:val="single" w:sz="4" w:space="0" w:color="auto"/>
              <w:right w:val="single" w:sz="4" w:space="0" w:color="auto"/>
            </w:tcBorders>
            <w:noWrap/>
            <w:vAlign w:val="bottom"/>
            <w:hideMark/>
          </w:tcPr>
          <w:p w14:paraId="73601431"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Actual</w:t>
            </w:r>
          </w:p>
        </w:tc>
        <w:tc>
          <w:tcPr>
            <w:tcW w:w="1203" w:type="dxa"/>
            <w:tcBorders>
              <w:top w:val="nil"/>
              <w:left w:val="nil"/>
              <w:bottom w:val="single" w:sz="4" w:space="0" w:color="auto"/>
              <w:right w:val="single" w:sz="4" w:space="0" w:color="auto"/>
            </w:tcBorders>
            <w:noWrap/>
            <w:vAlign w:val="bottom"/>
            <w:hideMark/>
          </w:tcPr>
          <w:p w14:paraId="47F38EF7" w14:textId="77777777" w:rsidR="00C51645" w:rsidRDefault="00C51645">
            <w:pPr>
              <w:keepNext/>
              <w:spacing w:after="0" w:line="276"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5,271</w:t>
            </w:r>
          </w:p>
        </w:tc>
        <w:tc>
          <w:tcPr>
            <w:tcW w:w="1203" w:type="dxa"/>
            <w:tcBorders>
              <w:top w:val="nil"/>
              <w:left w:val="nil"/>
              <w:bottom w:val="single" w:sz="4" w:space="0" w:color="auto"/>
              <w:right w:val="single" w:sz="4" w:space="0" w:color="auto"/>
            </w:tcBorders>
            <w:noWrap/>
            <w:vAlign w:val="bottom"/>
            <w:hideMark/>
          </w:tcPr>
          <w:p w14:paraId="65C07A9C" w14:textId="77777777" w:rsidR="00C51645" w:rsidRDefault="00C51645">
            <w:pPr>
              <w:keepNext/>
              <w:spacing w:after="0" w:line="276"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7,128</w:t>
            </w:r>
          </w:p>
        </w:tc>
      </w:tr>
      <w:tr w:rsidR="00C51645" w14:paraId="0E005FF9"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610AF63A"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w:t>
            </w:r>
          </w:p>
        </w:tc>
        <w:tc>
          <w:tcPr>
            <w:tcW w:w="1001" w:type="dxa"/>
            <w:tcBorders>
              <w:top w:val="nil"/>
              <w:left w:val="nil"/>
              <w:bottom w:val="single" w:sz="4" w:space="0" w:color="auto"/>
              <w:right w:val="single" w:sz="4" w:space="0" w:color="auto"/>
            </w:tcBorders>
            <w:noWrap/>
            <w:vAlign w:val="bottom"/>
            <w:hideMark/>
          </w:tcPr>
          <w:p w14:paraId="7C950082"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Difference</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7B417B93" w14:textId="6954B08C"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1A2EBC74" w14:textId="3D9B67F2"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r>
      <w:tr w:rsidR="00C51645" w14:paraId="5A009C69"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3F6E7EEA"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Benefit cost to the PBS</w:t>
            </w:r>
          </w:p>
        </w:tc>
        <w:tc>
          <w:tcPr>
            <w:tcW w:w="1001" w:type="dxa"/>
            <w:tcBorders>
              <w:top w:val="nil"/>
              <w:left w:val="nil"/>
              <w:bottom w:val="single" w:sz="4" w:space="0" w:color="auto"/>
              <w:right w:val="single" w:sz="4" w:space="0" w:color="auto"/>
            </w:tcBorders>
            <w:noWrap/>
            <w:vAlign w:val="bottom"/>
            <w:hideMark/>
          </w:tcPr>
          <w:p w14:paraId="0D07BE56"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Predicted</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7D1DAF39" w14:textId="08C4E2EC"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w w:val="69"/>
                <w:sz w:val="20"/>
                <w:szCs w:val="20"/>
                <w:fitText w:val="900" w:id="-1296849918"/>
                <w14:textFill>
                  <w14:solidFill>
                    <w14:srgbClr w14:val="000000">
                      <w14:alpha w14:val="100000"/>
                    </w14:srgbClr>
                  </w14:solidFill>
                </w14:textFill>
              </w:rPr>
              <w:t>|||||||||||||</w:t>
            </w:r>
            <w:r w:rsidRPr="00C51645">
              <w:rPr>
                <w:rFonts w:ascii="Calibri" w:eastAsia="Times New Roman" w:hAnsi="Calibri" w:cs="Calibri"/>
                <w:color w:val="000000"/>
                <w:spacing w:val="11"/>
                <w:w w:val="69"/>
                <w:sz w:val="20"/>
                <w:szCs w:val="20"/>
                <w:fitText w:val="900" w:id="-1296849918"/>
                <w14:textFill>
                  <w14:solidFill>
                    <w14:srgbClr w14:val="000000">
                      <w14:alpha w14:val="100000"/>
                    </w14:srgbClr>
                  </w14:solidFill>
                </w14:textFill>
              </w:rPr>
              <w:t>|</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76D81092" w14:textId="47BAFC43"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w w:val="69"/>
                <w:sz w:val="20"/>
                <w:szCs w:val="20"/>
                <w:fitText w:val="900" w:id="-1296849917"/>
                <w14:textFill>
                  <w14:solidFill>
                    <w14:srgbClr w14:val="000000">
                      <w14:alpha w14:val="100000"/>
                    </w14:srgbClr>
                  </w14:solidFill>
                </w14:textFill>
              </w:rPr>
              <w:t>|||||||||||||</w:t>
            </w:r>
            <w:r w:rsidRPr="00C51645">
              <w:rPr>
                <w:rFonts w:ascii="Calibri" w:eastAsia="Times New Roman" w:hAnsi="Calibri" w:cs="Calibri"/>
                <w:color w:val="000000"/>
                <w:spacing w:val="11"/>
                <w:w w:val="69"/>
                <w:sz w:val="20"/>
                <w:szCs w:val="20"/>
                <w:fitText w:val="900" w:id="-1296849917"/>
                <w14:textFill>
                  <w14:solidFill>
                    <w14:srgbClr w14:val="000000">
                      <w14:alpha w14:val="100000"/>
                    </w14:srgbClr>
                  </w14:solidFill>
                </w14:textFill>
              </w:rPr>
              <w:t>|</w:t>
            </w:r>
          </w:p>
        </w:tc>
      </w:tr>
      <w:tr w:rsidR="00C51645" w14:paraId="4FE1C2EE"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647D4D39"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w:t>
            </w:r>
          </w:p>
        </w:tc>
        <w:tc>
          <w:tcPr>
            <w:tcW w:w="1001" w:type="dxa"/>
            <w:tcBorders>
              <w:top w:val="nil"/>
              <w:left w:val="nil"/>
              <w:bottom w:val="single" w:sz="4" w:space="0" w:color="auto"/>
              <w:right w:val="single" w:sz="4" w:space="0" w:color="auto"/>
            </w:tcBorders>
            <w:noWrap/>
            <w:vAlign w:val="bottom"/>
            <w:hideMark/>
          </w:tcPr>
          <w:p w14:paraId="36085ED2"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Actual</w:t>
            </w:r>
          </w:p>
        </w:tc>
        <w:tc>
          <w:tcPr>
            <w:tcW w:w="1203" w:type="dxa"/>
            <w:tcBorders>
              <w:top w:val="nil"/>
              <w:left w:val="nil"/>
              <w:bottom w:val="single" w:sz="4" w:space="0" w:color="auto"/>
              <w:right w:val="single" w:sz="4" w:space="0" w:color="auto"/>
            </w:tcBorders>
            <w:noWrap/>
            <w:vAlign w:val="bottom"/>
            <w:hideMark/>
          </w:tcPr>
          <w:p w14:paraId="7A2A7354" w14:textId="77777777" w:rsidR="00C51645" w:rsidRDefault="00C51645">
            <w:pPr>
              <w:keepNext/>
              <w:spacing w:after="0" w:line="276"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38,786,938</w:t>
            </w:r>
          </w:p>
        </w:tc>
        <w:tc>
          <w:tcPr>
            <w:tcW w:w="1203" w:type="dxa"/>
            <w:tcBorders>
              <w:top w:val="nil"/>
              <w:left w:val="nil"/>
              <w:bottom w:val="single" w:sz="4" w:space="0" w:color="auto"/>
              <w:right w:val="single" w:sz="4" w:space="0" w:color="auto"/>
            </w:tcBorders>
            <w:noWrap/>
            <w:vAlign w:val="bottom"/>
            <w:hideMark/>
          </w:tcPr>
          <w:p w14:paraId="499763F0" w14:textId="77777777" w:rsidR="00C51645" w:rsidRDefault="00C51645">
            <w:pPr>
              <w:keepNext/>
              <w:spacing w:after="0" w:line="276" w:lineRule="auto"/>
              <w:jc w:val="right"/>
              <w:rPr>
                <w:rFonts w:ascii="Calibri" w:eastAsia="Times New Roman" w:hAnsi="Calibri" w:cs="Calibri"/>
                <w:color w:val="000000"/>
                <w:sz w:val="20"/>
                <w:szCs w:val="20"/>
              </w:rPr>
            </w:pPr>
            <w:r>
              <w:rPr>
                <w:rFonts w:ascii="Calibri" w:eastAsia="Times New Roman" w:hAnsi="Calibri" w:cs="Calibri"/>
                <w:color w:val="000000"/>
                <w:sz w:val="20"/>
                <w:szCs w:val="20"/>
              </w:rPr>
              <w:t>$53,216,270</w:t>
            </w:r>
          </w:p>
        </w:tc>
      </w:tr>
      <w:tr w:rsidR="00C51645" w14:paraId="20DF81D9" w14:textId="77777777" w:rsidTr="00C51645">
        <w:trPr>
          <w:trHeight w:val="273"/>
        </w:trPr>
        <w:tc>
          <w:tcPr>
            <w:tcW w:w="2128" w:type="dxa"/>
            <w:tcBorders>
              <w:top w:val="nil"/>
              <w:left w:val="single" w:sz="4" w:space="0" w:color="auto"/>
              <w:bottom w:val="single" w:sz="4" w:space="0" w:color="auto"/>
              <w:right w:val="single" w:sz="4" w:space="0" w:color="auto"/>
            </w:tcBorders>
            <w:noWrap/>
            <w:vAlign w:val="bottom"/>
            <w:hideMark/>
          </w:tcPr>
          <w:p w14:paraId="23000F03"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 </w:t>
            </w:r>
          </w:p>
        </w:tc>
        <w:tc>
          <w:tcPr>
            <w:tcW w:w="1001" w:type="dxa"/>
            <w:tcBorders>
              <w:top w:val="nil"/>
              <w:left w:val="nil"/>
              <w:bottom w:val="single" w:sz="4" w:space="0" w:color="auto"/>
              <w:right w:val="single" w:sz="4" w:space="0" w:color="auto"/>
            </w:tcBorders>
            <w:noWrap/>
            <w:vAlign w:val="bottom"/>
            <w:hideMark/>
          </w:tcPr>
          <w:p w14:paraId="544CA4CE" w14:textId="77777777" w:rsidR="00C51645" w:rsidRDefault="00C51645">
            <w:pPr>
              <w:keepNext/>
              <w:spacing w:after="0" w:line="276" w:lineRule="auto"/>
              <w:rPr>
                <w:rFonts w:ascii="Calibri" w:eastAsia="Times New Roman" w:hAnsi="Calibri" w:cs="Calibri"/>
                <w:color w:val="000000"/>
                <w:sz w:val="20"/>
                <w:szCs w:val="20"/>
              </w:rPr>
            </w:pPr>
            <w:r>
              <w:rPr>
                <w:rFonts w:ascii="Calibri" w:eastAsia="Times New Roman" w:hAnsi="Calibri" w:cs="Calibri"/>
                <w:color w:val="000000"/>
                <w:sz w:val="20"/>
                <w:szCs w:val="20"/>
              </w:rPr>
              <w:t>Difference</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1B5B4DF4" w14:textId="1B4BA4E4"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c>
          <w:tcPr>
            <w:tcW w:w="1203" w:type="dxa"/>
            <w:tcBorders>
              <w:top w:val="single" w:sz="4" w:space="0" w:color="auto"/>
              <w:left w:val="nil"/>
              <w:bottom w:val="single" w:sz="4" w:space="0" w:color="auto"/>
              <w:right w:val="single" w:sz="4" w:space="0" w:color="auto"/>
            </w:tcBorders>
            <w:shd w:val="solid" w:color="000000" w:fill="000000"/>
            <w:noWrap/>
            <w:vAlign w:val="bottom"/>
            <w:hideMark/>
          </w:tcPr>
          <w:p w14:paraId="18CA3853" w14:textId="66778EE6" w:rsidR="00C51645" w:rsidRPr="00C51645" w:rsidRDefault="00C51645">
            <w:pPr>
              <w:keepNext/>
              <w:spacing w:after="0" w:line="276" w:lineRule="auto"/>
              <w:jc w:val="right"/>
              <w:rPr>
                <w:rFonts w:ascii="Calibri" w:eastAsia="Times New Roman" w:hAnsi="Calibri" w:cs="Calibri"/>
                <w:color w:val="000000"/>
                <w:sz w:val="20"/>
                <w:szCs w:val="20"/>
              </w:rPr>
            </w:pPr>
            <w:r w:rsidRPr="00C51645">
              <w:rPr>
                <w:rFonts w:ascii="Calibri" w:eastAsia="Times New Roman" w:hAnsi="Calibri" w:cs="Calibri"/>
                <w:color w:val="000000"/>
                <w:sz w:val="20"/>
                <w:szCs w:val="20"/>
                <w14:textFill>
                  <w14:solidFill>
                    <w14:srgbClr w14:val="000000">
                      <w14:alpha w14:val="100000"/>
                    </w14:srgbClr>
                  </w14:solidFill>
                </w14:textFill>
              </w:rPr>
              <w:t>|</w:t>
            </w:r>
          </w:p>
        </w:tc>
      </w:tr>
    </w:tbl>
    <w:p w14:paraId="0DBEC522" w14:textId="77777777" w:rsidR="00C51645" w:rsidRDefault="00C51645" w:rsidP="005665C4">
      <w:pPr>
        <w:rPr>
          <w:sz w:val="20"/>
          <w:szCs w:val="20"/>
        </w:rPr>
      </w:pPr>
    </w:p>
    <w:p w14:paraId="598E1BB4" w14:textId="7ADB66B3" w:rsidR="007C240C" w:rsidRPr="004F6999" w:rsidRDefault="00517247" w:rsidP="005665C4">
      <w:pPr>
        <w:rPr>
          <w:sz w:val="20"/>
          <w:szCs w:val="20"/>
        </w:rPr>
      </w:pPr>
      <w:r w:rsidRPr="004F6999">
        <w:rPr>
          <w:sz w:val="20"/>
          <w:szCs w:val="20"/>
        </w:rPr>
        <w:t>Note: The benefit amounts are based on the published list prices. Special pricing arrangements apply to the listing of atezolizumab.</w:t>
      </w:r>
    </w:p>
    <w:p w14:paraId="53FE8BCD" w14:textId="6AA8EC58" w:rsidR="004F6999" w:rsidRDefault="005665C4" w:rsidP="005665C4">
      <w:r w:rsidRPr="007D5232">
        <w:t xml:space="preserve">The submission predicted prevalent patients would be treated from </w:t>
      </w:r>
      <w:r>
        <w:t>Year 1</w:t>
      </w:r>
      <w:r w:rsidR="007D1037">
        <w:t xml:space="preserve"> </w:t>
      </w:r>
      <w:r>
        <w:t>and would continue treatment in subsequent years.</w:t>
      </w:r>
      <w:r w:rsidRPr="007D5232">
        <w:t xml:space="preserve"> </w:t>
      </w:r>
      <w:r>
        <w:t xml:space="preserve">The number of patients who initiated in Year 1 was </w:t>
      </w:r>
      <w:r w:rsidR="00D62400">
        <w:t xml:space="preserve">961 which </w:t>
      </w:r>
      <w:r w:rsidR="004F6999">
        <w:t>wa</w:t>
      </w:r>
      <w:r w:rsidR="00D62400">
        <w:t xml:space="preserve">s </w:t>
      </w:r>
      <w:r w:rsidR="00DB57C5" w:rsidRPr="00DB57C5">
        <w:rPr>
          <w:rFonts w:hint="eastAsia"/>
          <w:color w:val="000000"/>
          <w:w w:val="20"/>
          <w:shd w:val="solid" w:color="000000" w:fill="000000"/>
          <w:fitText w:val="120" w:id="-1296852223"/>
          <w14:textFill>
            <w14:solidFill>
              <w14:srgbClr w14:val="000000">
                <w14:alpha w14:val="100000"/>
              </w14:srgbClr>
            </w14:solidFill>
          </w14:textFill>
        </w:rPr>
        <w:t xml:space="preserve">　</w:t>
      </w:r>
      <w:r w:rsidR="00DB57C5" w:rsidRPr="00DB57C5">
        <w:rPr>
          <w:color w:val="000000"/>
          <w:w w:val="20"/>
          <w:shd w:val="solid" w:color="000000" w:fill="000000"/>
          <w:fitText w:val="120" w:id="-1296852223"/>
          <w14:textFill>
            <w14:solidFill>
              <w14:srgbClr w14:val="000000">
                <w14:alpha w14:val="100000"/>
              </w14:srgbClr>
            </w14:solidFill>
          </w14:textFill>
        </w:rPr>
        <w:t>|</w:t>
      </w:r>
      <w:r w:rsidR="00DB57C5" w:rsidRPr="00DB57C5">
        <w:rPr>
          <w:rFonts w:hint="eastAsia"/>
          <w:color w:val="000000"/>
          <w:w w:val="20"/>
          <w:shd w:val="solid" w:color="000000" w:fill="000000"/>
          <w:fitText w:val="120" w:id="-1296852223"/>
          <w14:textFill>
            <w14:solidFill>
              <w14:srgbClr w14:val="000000">
                <w14:alpha w14:val="100000"/>
              </w14:srgbClr>
            </w14:solidFill>
          </w14:textFill>
        </w:rPr>
        <w:t xml:space="preserve">　</w:t>
      </w:r>
      <w:r w:rsidR="00DB57C5">
        <w:t xml:space="preserve"> </w:t>
      </w:r>
      <w:r w:rsidR="00000D3B">
        <w:t xml:space="preserve">less </w:t>
      </w:r>
      <w:r w:rsidR="00D62400">
        <w:t>than predicted.</w:t>
      </w:r>
      <w:r w:rsidR="009355DF">
        <w:t xml:space="preserve"> In year two the number of predicted patients was </w:t>
      </w:r>
      <w:r w:rsidR="00DB57C5" w:rsidRPr="00DB57C5">
        <w:rPr>
          <w:rFonts w:hint="eastAsia"/>
          <w:color w:val="000000"/>
          <w:w w:val="20"/>
          <w:shd w:val="solid" w:color="000000" w:fill="000000"/>
          <w:fitText w:val="120" w:id="-1296852222"/>
          <w14:textFill>
            <w14:solidFill>
              <w14:srgbClr w14:val="000000">
                <w14:alpha w14:val="100000"/>
              </w14:srgbClr>
            </w14:solidFill>
          </w14:textFill>
        </w:rPr>
        <w:t xml:space="preserve">　</w:t>
      </w:r>
      <w:r w:rsidR="00DB57C5" w:rsidRPr="00DB57C5">
        <w:rPr>
          <w:color w:val="000000"/>
          <w:w w:val="20"/>
          <w:shd w:val="solid" w:color="000000" w:fill="000000"/>
          <w:fitText w:val="120" w:id="-1296852222"/>
          <w14:textFill>
            <w14:solidFill>
              <w14:srgbClr w14:val="000000">
                <w14:alpha w14:val="100000"/>
              </w14:srgbClr>
            </w14:solidFill>
          </w14:textFill>
        </w:rPr>
        <w:t>|</w:t>
      </w:r>
      <w:r w:rsidR="00DB57C5" w:rsidRPr="00DB57C5">
        <w:rPr>
          <w:rFonts w:hint="eastAsia"/>
          <w:color w:val="000000"/>
          <w:w w:val="20"/>
          <w:shd w:val="solid" w:color="000000" w:fill="000000"/>
          <w:fitText w:val="120" w:id="-1296852222"/>
          <w14:textFill>
            <w14:solidFill>
              <w14:srgbClr w14:val="000000">
                <w14:alpha w14:val="100000"/>
              </w14:srgbClr>
            </w14:solidFill>
          </w14:textFill>
        </w:rPr>
        <w:t xml:space="preserve">　</w:t>
      </w:r>
      <w:r w:rsidR="009355DF">
        <w:t>% lower than the actual figure of 1</w:t>
      </w:r>
      <w:r w:rsidR="00F26A3D">
        <w:t>,</w:t>
      </w:r>
      <w:r w:rsidR="009355DF">
        <w:t xml:space="preserve">209 patients being treated with atezolizumab. </w:t>
      </w:r>
    </w:p>
    <w:p w14:paraId="161F6690" w14:textId="77777777" w:rsidR="001A096F" w:rsidRDefault="001A096F">
      <w:pPr>
        <w:spacing w:line="276" w:lineRule="auto"/>
        <w:rPr>
          <w:rFonts w:eastAsiaTheme="majorEastAsia" w:cstheme="majorBidi"/>
          <w:b/>
          <w:bCs/>
          <w:sz w:val="32"/>
          <w:szCs w:val="32"/>
        </w:rPr>
      </w:pPr>
      <w:r>
        <w:br w:type="page"/>
      </w:r>
    </w:p>
    <w:p w14:paraId="3555DFBA" w14:textId="05BF474F" w:rsidR="00591512" w:rsidRDefault="00AB3733" w:rsidP="00F73113">
      <w:pPr>
        <w:pStyle w:val="Heading1"/>
      </w:pPr>
      <w:r>
        <w:lastRenderedPageBreak/>
        <w:t>D</w:t>
      </w:r>
      <w:r w:rsidR="007346C7" w:rsidRPr="005E22C2">
        <w:t>iscussion</w:t>
      </w:r>
    </w:p>
    <w:p w14:paraId="78DD7279" w14:textId="333F8AF8" w:rsidR="00D23A06" w:rsidRPr="00CB3CE5" w:rsidRDefault="00E20BD0" w:rsidP="00D23A06">
      <w:r>
        <w:t xml:space="preserve">The PBAC’s recommendation for atezolizumab </w:t>
      </w:r>
      <w:bookmarkStart w:id="10" w:name="_Hlk112328215"/>
      <w:r w:rsidR="00D23A06">
        <w:t xml:space="preserve">in </w:t>
      </w:r>
      <w:r w:rsidR="00D23A06" w:rsidRPr="00CB3CE5">
        <w:t xml:space="preserve">November 2019 was based on the achievement of cost effectiveness through RSA rebates and that actual utilisation for this indication should be monitored to ensure that cost-effectiveness is reached (see </w:t>
      </w:r>
      <w:r w:rsidR="00A62F91" w:rsidRPr="00CB3CE5">
        <w:t>P</w:t>
      </w:r>
      <w:r w:rsidR="00A62F91">
        <w:t>ublic Summary Document</w:t>
      </w:r>
      <w:r w:rsidR="00D23A06" w:rsidRPr="00CB3CE5">
        <w:t>).</w:t>
      </w:r>
    </w:p>
    <w:p w14:paraId="70FB3634" w14:textId="627D7707" w:rsidR="00FC6D7A" w:rsidRDefault="00FC6D7A" w:rsidP="00896744">
      <w:pPr>
        <w:spacing w:before="240"/>
      </w:pPr>
      <w:r>
        <w:t xml:space="preserve">The actual number of patients has been </w:t>
      </w:r>
      <w:r w:rsidR="000E5C31">
        <w:t>more</w:t>
      </w:r>
      <w:r>
        <w:t xml:space="preserve"> than predicted, but the number of scripts and benefits paid is </w:t>
      </w:r>
      <w:r w:rsidR="000E5C31">
        <w:t>lower</w:t>
      </w:r>
      <w:r>
        <w:t xml:space="preserve"> than anticipated.</w:t>
      </w:r>
      <w:r w:rsidR="00FE1244">
        <w:t xml:space="preserve"> </w:t>
      </w:r>
      <w:r w:rsidR="00EA1BA3">
        <w:t>It was noted</w:t>
      </w:r>
      <w:r w:rsidR="00ED3134">
        <w:t xml:space="preserve"> from the July 2019 advice that DUSC considered the</w:t>
      </w:r>
      <w:r w:rsidR="000D44E4">
        <w:t xml:space="preserve"> </w:t>
      </w:r>
      <w:r w:rsidR="00ED3134">
        <w:t>submission’s approach to estimating the number of patients with ES-SCLC was reasonable</w:t>
      </w:r>
      <w:r w:rsidR="000D44E4">
        <w:t xml:space="preserve">. </w:t>
      </w:r>
      <w:r w:rsidR="000E5C31">
        <w:t>More</w:t>
      </w:r>
      <w:r w:rsidR="000D44E4">
        <w:t xml:space="preserve"> patients being supplied atezolizumab than estimated could relate to more patients progressing from LS to ES than predicted, or a greater proportion of ES-SCLC patients who have an ECOG 0-1 than </w:t>
      </w:r>
      <w:r w:rsidR="000E5C31">
        <w:t>67%</w:t>
      </w:r>
      <w:r w:rsidR="000D44E4">
        <w:t xml:space="preserve"> that was assumed for the estimates.</w:t>
      </w:r>
      <w:r w:rsidR="00ED3134">
        <w:t xml:space="preserve"> </w:t>
      </w:r>
    </w:p>
    <w:p w14:paraId="44C68631" w14:textId="13088C4C" w:rsidR="00BD41FC" w:rsidRDefault="00EA1BA3" w:rsidP="00896744">
      <w:pPr>
        <w:spacing w:before="240"/>
      </w:pPr>
      <w:r>
        <w:t>T</w:t>
      </w:r>
      <w:r w:rsidR="000D44E4">
        <w:t>he estimated number of grandfathered patients (n=</w:t>
      </w:r>
      <w:r w:rsidR="00DB57C5" w:rsidRPr="00DB57C5">
        <w:rPr>
          <w:rFonts w:hint="eastAsia"/>
          <w:color w:val="000000"/>
          <w:w w:val="20"/>
          <w:shd w:val="solid" w:color="000000" w:fill="000000"/>
          <w:fitText w:val="120" w:id="-1296852221"/>
          <w14:textFill>
            <w14:solidFill>
              <w14:srgbClr w14:val="000000">
                <w14:alpha w14:val="100000"/>
              </w14:srgbClr>
            </w14:solidFill>
          </w14:textFill>
        </w:rPr>
        <w:t xml:space="preserve">　</w:t>
      </w:r>
      <w:r w:rsidR="00DB57C5" w:rsidRPr="00DB57C5">
        <w:rPr>
          <w:color w:val="000000"/>
          <w:w w:val="20"/>
          <w:shd w:val="solid" w:color="000000" w:fill="000000"/>
          <w:fitText w:val="120" w:id="-1296852221"/>
          <w14:textFill>
            <w14:solidFill>
              <w14:srgbClr w14:val="000000">
                <w14:alpha w14:val="100000"/>
              </w14:srgbClr>
            </w14:solidFill>
          </w14:textFill>
        </w:rPr>
        <w:t>|</w:t>
      </w:r>
      <w:r w:rsidR="00DB57C5" w:rsidRPr="00DB57C5">
        <w:rPr>
          <w:rFonts w:hint="eastAsia"/>
          <w:color w:val="000000"/>
          <w:w w:val="20"/>
          <w:shd w:val="solid" w:color="000000" w:fill="000000"/>
          <w:fitText w:val="120" w:id="-1296852221"/>
          <w14:textFill>
            <w14:solidFill>
              <w14:srgbClr w14:val="000000">
                <w14:alpha w14:val="100000"/>
              </w14:srgbClr>
            </w14:solidFill>
          </w14:textFill>
        </w:rPr>
        <w:t xml:space="preserve">　</w:t>
      </w:r>
      <w:r w:rsidR="000D44E4">
        <w:t xml:space="preserve">) was uncertain as the patient access program had not commenced at the time of the submission and the number of participants was unknown. </w:t>
      </w:r>
      <w:r>
        <w:t>The</w:t>
      </w:r>
      <w:r w:rsidR="000D44E4">
        <w:t xml:space="preserve"> actual count of grandfathered patients in Year 1 </w:t>
      </w:r>
      <w:r>
        <w:t xml:space="preserve">was 113 in comparison to the estimated amount of </w:t>
      </w:r>
      <w:r w:rsidR="00DB57C5" w:rsidRPr="00DB57C5">
        <w:rPr>
          <w:rFonts w:hint="eastAsia"/>
          <w:color w:val="000000"/>
          <w:w w:val="20"/>
          <w:shd w:val="solid" w:color="000000" w:fill="000000"/>
          <w:fitText w:val="120" w:id="-1296852220"/>
          <w14:textFill>
            <w14:solidFill>
              <w14:srgbClr w14:val="000000">
                <w14:alpha w14:val="100000"/>
              </w14:srgbClr>
            </w14:solidFill>
          </w14:textFill>
        </w:rPr>
        <w:t xml:space="preserve">　</w:t>
      </w:r>
      <w:r w:rsidR="00DB57C5" w:rsidRPr="00DB57C5">
        <w:rPr>
          <w:color w:val="000000"/>
          <w:w w:val="20"/>
          <w:shd w:val="solid" w:color="000000" w:fill="000000"/>
          <w:fitText w:val="120" w:id="-1296852220"/>
          <w14:textFill>
            <w14:solidFill>
              <w14:srgbClr w14:val="000000">
                <w14:alpha w14:val="100000"/>
              </w14:srgbClr>
            </w14:solidFill>
          </w14:textFill>
        </w:rPr>
        <w:t>|</w:t>
      </w:r>
      <w:r w:rsidR="00DB57C5" w:rsidRPr="00DB57C5">
        <w:rPr>
          <w:rFonts w:hint="eastAsia"/>
          <w:color w:val="000000"/>
          <w:w w:val="20"/>
          <w:shd w:val="solid" w:color="000000" w:fill="000000"/>
          <w:fitText w:val="120" w:id="-1296852220"/>
          <w14:textFill>
            <w14:solidFill>
              <w14:srgbClr w14:val="000000">
                <w14:alpha w14:val="100000"/>
              </w14:srgbClr>
            </w14:solidFill>
          </w14:textFill>
        </w:rPr>
        <w:t xml:space="preserve">　</w:t>
      </w:r>
      <w:r>
        <w:t xml:space="preserve">. The underestimation </w:t>
      </w:r>
      <w:r w:rsidR="00FC6D7A">
        <w:t xml:space="preserve">may </w:t>
      </w:r>
      <w:r w:rsidR="000D44E4">
        <w:t xml:space="preserve">also </w:t>
      </w:r>
      <w:r w:rsidR="00413658">
        <w:t>have contributed to more patients being supplied treatment in Year 2.</w:t>
      </w:r>
    </w:p>
    <w:p w14:paraId="6CA8253F" w14:textId="2CBB8D16" w:rsidR="00EA1BA3" w:rsidRDefault="00EA1BA3" w:rsidP="00896744">
      <w:pPr>
        <w:spacing w:before="240"/>
      </w:pPr>
      <w:r>
        <w:t>The</w:t>
      </w:r>
      <w:r w:rsidR="00FC6D7A">
        <w:t xml:space="preserve"> mean time on treatment with breaks was </w:t>
      </w:r>
      <w:r w:rsidR="00884F20">
        <w:t>170</w:t>
      </w:r>
      <w:r w:rsidR="00FC6D7A">
        <w:t xml:space="preserve"> days. This is </w:t>
      </w:r>
      <w:r w:rsidR="000E5C31">
        <w:t>less</w:t>
      </w:r>
      <w:r w:rsidR="00FC6D7A">
        <w:t xml:space="preserve"> than the sponsor’s estimate of a treatment duration of </w:t>
      </w:r>
      <w:r w:rsidR="00DB57C5" w:rsidRPr="00DB57C5">
        <w:rPr>
          <w:color w:val="000000"/>
          <w:spacing w:val="33"/>
          <w:shd w:val="solid" w:color="000000" w:fill="000000"/>
          <w:fitText w:val="255" w:id="-1296852219"/>
          <w14:textFill>
            <w14:solidFill>
              <w14:srgbClr w14:val="000000">
                <w14:alpha w14:val="100000"/>
              </w14:srgbClr>
            </w14:solidFill>
          </w14:textFill>
        </w:rPr>
        <w:t>|</w:t>
      </w:r>
      <w:r w:rsidR="00DB57C5" w:rsidRPr="00DB57C5">
        <w:rPr>
          <w:color w:val="000000"/>
          <w:shd w:val="solid" w:color="000000" w:fill="000000"/>
          <w:fitText w:val="255" w:id="-1296852219"/>
          <w14:textFill>
            <w14:solidFill>
              <w14:srgbClr w14:val="000000">
                <w14:alpha w14:val="100000"/>
              </w14:srgbClr>
            </w14:solidFill>
          </w14:textFill>
        </w:rPr>
        <w:t>|</w:t>
      </w:r>
      <w:r w:rsidR="00DB57C5">
        <w:t xml:space="preserve"> </w:t>
      </w:r>
      <w:r w:rsidR="00FC6D7A">
        <w:t>days</w:t>
      </w:r>
      <w:r w:rsidR="00A1127F">
        <w:t xml:space="preserve"> based on the IMpower133 trial</w:t>
      </w:r>
      <w:r w:rsidR="00FC6D7A">
        <w:t xml:space="preserve">. </w:t>
      </w:r>
      <w:r w:rsidR="00884F20">
        <w:t xml:space="preserve">The mean time on treatment without breaks was 188 days, which is </w:t>
      </w:r>
      <w:r w:rsidR="000E5C31">
        <w:t>close</w:t>
      </w:r>
      <w:r w:rsidR="00884F20">
        <w:t xml:space="preserve"> to the sponsor’s estimate of </w:t>
      </w:r>
      <w:r w:rsidR="00DB57C5" w:rsidRPr="00DB57C5">
        <w:rPr>
          <w:color w:val="000000"/>
          <w:spacing w:val="18"/>
          <w:shd w:val="solid" w:color="000000" w:fill="000000"/>
          <w:fitText w:val="240" w:id="-1296852218"/>
          <w14:textFill>
            <w14:solidFill>
              <w14:srgbClr w14:val="000000">
                <w14:alpha w14:val="100000"/>
              </w14:srgbClr>
            </w14:solidFill>
          </w14:textFill>
        </w:rPr>
        <w:t>|</w:t>
      </w:r>
      <w:r w:rsidR="00DB57C5" w:rsidRPr="00DB57C5">
        <w:rPr>
          <w:color w:val="000000"/>
          <w:shd w:val="solid" w:color="000000" w:fill="000000"/>
          <w:fitText w:val="240" w:id="-1296852218"/>
          <w14:textFill>
            <w14:solidFill>
              <w14:srgbClr w14:val="000000">
                <w14:alpha w14:val="100000"/>
              </w14:srgbClr>
            </w14:solidFill>
          </w14:textFill>
        </w:rPr>
        <w:t>|</w:t>
      </w:r>
      <w:r w:rsidR="00DB57C5">
        <w:t xml:space="preserve"> </w:t>
      </w:r>
      <w:r w:rsidR="00884F20">
        <w:t>days.</w:t>
      </w:r>
    </w:p>
    <w:p w14:paraId="727FF613" w14:textId="0A1E08D4" w:rsidR="0080353B" w:rsidRDefault="0080353B" w:rsidP="00896744">
      <w:pPr>
        <w:spacing w:before="240"/>
      </w:pPr>
      <w:r>
        <w:t xml:space="preserve">The PBAC noted in the March 2020 submission that there was uncertainty around the estimated 100% uptake of the 1680 mg Q4W dosing regimen for continuing treatment. However, it was </w:t>
      </w:r>
      <w:r w:rsidR="00FE7D3C">
        <w:t xml:space="preserve">considered </w:t>
      </w:r>
      <w:r>
        <w:t xml:space="preserve">likely that most patients would be prescribed this new dosing regimen once it became available. This review </w:t>
      </w:r>
      <w:r w:rsidR="00A850EA">
        <w:t xml:space="preserve">indicates </w:t>
      </w:r>
      <w:r>
        <w:t xml:space="preserve">that most patients </w:t>
      </w:r>
      <w:r w:rsidR="00FE7D3C">
        <w:t>we</w:t>
      </w:r>
      <w:r>
        <w:t>re still being prescribed the 1200</w:t>
      </w:r>
      <w:r w:rsidRPr="0053403D">
        <w:t xml:space="preserve"> mg</w:t>
      </w:r>
      <w:r w:rsidR="00884F20">
        <w:t xml:space="preserve"> Q3W regimen.</w:t>
      </w:r>
      <w:r w:rsidR="00242F00" w:rsidRPr="00242F00">
        <w:t xml:space="preserve"> </w:t>
      </w:r>
    </w:p>
    <w:bookmarkEnd w:id="10"/>
    <w:p w14:paraId="259AF49D" w14:textId="77777777" w:rsidR="009C5D52" w:rsidRDefault="009C5D52" w:rsidP="009C5D52">
      <w:pPr>
        <w:pStyle w:val="Heading1"/>
      </w:pPr>
      <w:r>
        <w:t>DUSC consideration</w:t>
      </w:r>
    </w:p>
    <w:p w14:paraId="6865091A" w14:textId="14C238A2" w:rsidR="00C62600" w:rsidRPr="00215E77" w:rsidRDefault="002D2646" w:rsidP="00C62600">
      <w:r>
        <w:t xml:space="preserve">DUSC noted the findings from the review and </w:t>
      </w:r>
      <w:r w:rsidR="00C62600" w:rsidRPr="002D2646">
        <w:t>considered that only a small percentage of patients would continue on to the Q4W regimen following induction on the Q3W regimen due to the nature of the disease and the likelihood of disease progression.</w:t>
      </w:r>
      <w:r w:rsidR="00C62600" w:rsidRPr="00215E77">
        <w:t xml:space="preserve">  </w:t>
      </w:r>
    </w:p>
    <w:p w14:paraId="54CC4A0F" w14:textId="071B25EE" w:rsidR="009C5D52" w:rsidRDefault="009C5D52" w:rsidP="009C5D52">
      <w:pPr>
        <w:pStyle w:val="Heading1"/>
      </w:pPr>
      <w:r>
        <w:t>DUSC actions</w:t>
      </w:r>
    </w:p>
    <w:p w14:paraId="378ADC20" w14:textId="52110411" w:rsidR="00C62600" w:rsidRPr="00C62600" w:rsidRDefault="00C62600" w:rsidP="00C62600">
      <w:r w:rsidRPr="00C62600">
        <w:t>DUSC requested that the report be provided to the PBAC for consideration.</w:t>
      </w:r>
    </w:p>
    <w:p w14:paraId="490D462B" w14:textId="77777777" w:rsidR="009C5D52" w:rsidRDefault="009C5D52" w:rsidP="009C5D52">
      <w:pPr>
        <w:pStyle w:val="Heading1"/>
      </w:pPr>
      <w:r w:rsidRPr="0092516A">
        <w:lastRenderedPageBreak/>
        <w:t>Context for analysis</w:t>
      </w:r>
    </w:p>
    <w:p w14:paraId="1D49BE55" w14:textId="77777777" w:rsidR="009C5D52" w:rsidRDefault="009C5D52" w:rsidP="009C5D52">
      <w:r>
        <w:t>The DUSC is a Sub Committee of the Pharmaceutical Benefits Advisory Committee (PBAC). The DUSC assesses estimates on projected usage and financial cost of medicines.</w:t>
      </w:r>
    </w:p>
    <w:p w14:paraId="31178D22" w14:textId="77777777" w:rsidR="009C5D52" w:rsidRDefault="009C5D52" w:rsidP="009C5D52">
      <w:r>
        <w:t xml:space="preserve">The DUSC also analyses data on actual use of medicines, including the utilisation of PBS listed medicines, and provides advice to the PBAC on these matters. This may include outlining how the current utilisation of PBS medicines compares with the use as recommended by the PBAC. </w:t>
      </w:r>
    </w:p>
    <w:p w14:paraId="6F8E2B6A" w14:textId="77777777" w:rsidR="009C5D52" w:rsidRDefault="009C5D52" w:rsidP="009C5D52">
      <w:r>
        <w:t>The DUSC operates in accordance with the quality use of medicines objective of the National Medicines Policy and considers that the DUSC utilisation analyses will assist consumers and health professionals to better understand the costs, benefits and risks of medicines.</w:t>
      </w:r>
    </w:p>
    <w:p w14:paraId="3C246816" w14:textId="77777777" w:rsidR="009C5D52" w:rsidRDefault="009C5D52" w:rsidP="009C5D52">
      <w:r>
        <w:t>The utilisation analysis report was provided to the pharmaceutical sponsors of each drug and comments on the report were provided to DUSC prior to its consideration of the analysis.</w:t>
      </w:r>
    </w:p>
    <w:p w14:paraId="5BB9E118" w14:textId="7C123420" w:rsidR="009C5D52" w:rsidRDefault="009C5D52" w:rsidP="009C5D52">
      <w:pPr>
        <w:pStyle w:val="Heading1"/>
      </w:pPr>
      <w:r>
        <w:t>Sponsor</w:t>
      </w:r>
      <w:r w:rsidRPr="0092516A">
        <w:t xml:space="preserve"> comment</w:t>
      </w:r>
    </w:p>
    <w:p w14:paraId="231EB68F" w14:textId="37215440" w:rsidR="00C62600" w:rsidRDefault="00C62600" w:rsidP="009C5D52">
      <w:pPr>
        <w:rPr>
          <w:highlight w:val="yellow"/>
        </w:rPr>
      </w:pPr>
      <w:r w:rsidRPr="00937147">
        <w:t xml:space="preserve">Roche </w:t>
      </w:r>
      <w:r w:rsidRPr="00C62600">
        <w:t>Products Pty Ltd:</w:t>
      </w:r>
      <w:r w:rsidR="00DB57C5">
        <w:t xml:space="preserve"> The sponsor has no comment.</w:t>
      </w:r>
    </w:p>
    <w:p w14:paraId="7F8F38B2" w14:textId="77777777" w:rsidR="009C5D52" w:rsidRDefault="009C5D52" w:rsidP="009C5D52">
      <w:pPr>
        <w:pStyle w:val="Heading1"/>
      </w:pPr>
      <w:r w:rsidRPr="00A4020E">
        <w:t>Disclaimer</w:t>
      </w:r>
    </w:p>
    <w:p w14:paraId="347F064B" w14:textId="77777777" w:rsidR="009C5D52" w:rsidRDefault="009C5D52" w:rsidP="009C5D52">
      <w:r>
        <w:t>The information provided in this report does not constitute medical advice and is not intended to take the place of professional medical advice or care.  It is not intended to define what constitutes reasonable, appropriate or best care for any individual for any given health issue.  The information should not be used as a substitute for the judgement and skill of a medical practitioner.</w:t>
      </w:r>
    </w:p>
    <w:p w14:paraId="08212804" w14:textId="77777777" w:rsidR="009C5D52" w:rsidRDefault="009C5D52" w:rsidP="009C5D52">
      <w:r>
        <w:t>The Department of Health and Aged Care has made all reasonable efforts to ensure that information provided in this report is accurate. The information provided in this report was up-to-date when it was considered by the Drug Utilisation Sub-committee of the Pharmaceutical Benefits Advisory Committee.  The context for that information may have changed since publication.</w:t>
      </w:r>
    </w:p>
    <w:p w14:paraId="7B08E0D7" w14:textId="77777777" w:rsidR="009C5D52" w:rsidRDefault="009C5D52" w:rsidP="009C5D52">
      <w:r>
        <w:t xml:space="preserve">To the extent provided by law, the Department of Health and Aged Care makes no warranties or representations as to accuracy or completeness of information contained in this report. </w:t>
      </w:r>
    </w:p>
    <w:p w14:paraId="1EA68B93" w14:textId="77777777" w:rsidR="009C5D52" w:rsidRDefault="009C5D52" w:rsidP="009C5D52">
      <w:r>
        <w:t xml:space="preserve">To the fullest extent permitted by law, neither the Department of Health and Aged Care nor any Department of Health and Aged Care employee is liable for any liability, loss, claim, damage, expense, injury or personal injury (including death), whether direct or indirect (including consequential loss and loss of profits) and however incurred (including in tort), </w:t>
      </w:r>
      <w:r>
        <w:lastRenderedPageBreak/>
        <w:t>caused or contributed to by any person’s use or misuse of the information available from this report or contained on any third party website referred to in this report.</w:t>
      </w:r>
    </w:p>
    <w:p w14:paraId="7A5553F8" w14:textId="36834648" w:rsidR="009C5D52" w:rsidRDefault="009C5D52" w:rsidP="005665C4"/>
    <w:p w14:paraId="652C154A" w14:textId="6739AF9E" w:rsidR="009C5D52" w:rsidRDefault="009C5D52" w:rsidP="005665C4"/>
    <w:p w14:paraId="2B132448" w14:textId="77777777" w:rsidR="009C5D52" w:rsidRPr="00672366" w:rsidRDefault="009C5D52" w:rsidP="005665C4"/>
    <w:p w14:paraId="3D49F5FB" w14:textId="77777777" w:rsidR="00AA78DA" w:rsidRDefault="00AA78DA">
      <w:pPr>
        <w:spacing w:line="276" w:lineRule="auto"/>
        <w:rPr>
          <w:rFonts w:eastAsiaTheme="majorEastAsia" w:cstheme="majorBidi"/>
          <w:b/>
          <w:bCs/>
          <w:sz w:val="32"/>
          <w:szCs w:val="32"/>
        </w:rPr>
      </w:pPr>
      <w:r>
        <w:br w:type="page"/>
      </w:r>
    </w:p>
    <w:p w14:paraId="35AA6988" w14:textId="217C6C0D" w:rsidR="004B306F" w:rsidRDefault="004B306F" w:rsidP="00F73113">
      <w:pPr>
        <w:pStyle w:val="Heading1"/>
      </w:pPr>
      <w:r>
        <w:lastRenderedPageBreak/>
        <w:t>References</w:t>
      </w:r>
    </w:p>
    <w:p w14:paraId="77615E29" w14:textId="2ABE1B0D" w:rsidR="00AA37B5" w:rsidRPr="002B0D53" w:rsidRDefault="00AA37B5" w:rsidP="0074415E">
      <w:pPr>
        <w:pStyle w:val="ListParagraph"/>
        <w:numPr>
          <w:ilvl w:val="0"/>
          <w:numId w:val="22"/>
        </w:numPr>
        <w:rPr>
          <w:rFonts w:cstheme="minorHAnsi"/>
        </w:rPr>
      </w:pPr>
      <w:r w:rsidRPr="002B0D53">
        <w:rPr>
          <w:rFonts w:cstheme="minorHAnsi"/>
          <w:shd w:val="clear" w:color="auto" w:fill="FFFFFF"/>
        </w:rPr>
        <w:t xml:space="preserve">The American Cancer Society. What is Lung Cancer [Internet]. America: The American Cancer Society; Unknown [updated 2019 Oct 19; cited 2022 July 27]. Available from: </w:t>
      </w:r>
      <w:hyperlink r:id="rId22" w:anchor="written_by" w:history="1">
        <w:r w:rsidRPr="002B0D53">
          <w:rPr>
            <w:rStyle w:val="Hyperlink"/>
            <w:rFonts w:cstheme="minorHAnsi"/>
            <w:color w:val="auto"/>
          </w:rPr>
          <w:t>What Is Lung Cancer? | Types of Lung Cancer</w:t>
        </w:r>
      </w:hyperlink>
    </w:p>
    <w:p w14:paraId="2A24523F" w14:textId="4A6055F0" w:rsidR="00F05B1F" w:rsidRPr="002B0D53" w:rsidRDefault="00AA37B5" w:rsidP="00AC410F">
      <w:pPr>
        <w:pStyle w:val="ListParagraph"/>
        <w:numPr>
          <w:ilvl w:val="0"/>
          <w:numId w:val="22"/>
        </w:numPr>
      </w:pPr>
      <w:r w:rsidRPr="002B0D53">
        <w:t>Tecentriq (Atez</w:t>
      </w:r>
      <w:r w:rsidR="0074415E" w:rsidRPr="002B0D53">
        <w:t>olizumab</w:t>
      </w:r>
      <w:r w:rsidRPr="002B0D53">
        <w:t xml:space="preserve">) Australian Approved Product Information. Sydney: Roche Products Pty Limited. Approved </w:t>
      </w:r>
      <w:r w:rsidR="00F05B1F" w:rsidRPr="002B0D53">
        <w:t>4 June 2020</w:t>
      </w:r>
      <w:r w:rsidRPr="002B0D53">
        <w:t xml:space="preserve">. </w:t>
      </w:r>
    </w:p>
    <w:p w14:paraId="5E0ACE90" w14:textId="2BE2B4D1" w:rsidR="00AA37B5" w:rsidRPr="002B0D53" w:rsidRDefault="00AA37B5" w:rsidP="00AC410F">
      <w:pPr>
        <w:pStyle w:val="ListParagraph"/>
        <w:numPr>
          <w:ilvl w:val="0"/>
          <w:numId w:val="22"/>
        </w:numPr>
      </w:pPr>
      <w:r w:rsidRPr="002B0D53">
        <w:t xml:space="preserve">PBS statistics. </w:t>
      </w:r>
      <w:r w:rsidR="005E5091">
        <w:t>Services Australia</w:t>
      </w:r>
      <w:r w:rsidRPr="002B0D53">
        <w:t>. Available from &lt;http://www.medicareaustralia.gov.au/provider/pbs/stats.jsp&gt;.</w:t>
      </w:r>
    </w:p>
    <w:p w14:paraId="25D65B04" w14:textId="2E4903D3" w:rsidR="00FE645A" w:rsidRPr="009D531F" w:rsidRDefault="00A02F26" w:rsidP="001D4387">
      <w:pPr>
        <w:pStyle w:val="ListParagraph"/>
        <w:numPr>
          <w:ilvl w:val="0"/>
          <w:numId w:val="22"/>
        </w:numPr>
      </w:pPr>
      <w:r w:rsidRPr="002B0D53">
        <w:t>Horn L, Mansfield AS, Szczęsna A, Havel L, Krzakowski M, Hochmair MJ, Huemer F, Losonczy G, Johnson ML, Nishio M, Reck M. First-line atezolizumab plus chemotherapy in extensive-stage small-cell lung cancer. New England Journal of Medicine. 2018 Dec 6;379(23):2220-9. Available https://www.nejm.org/doi/full/10.1056/NEJMoa1809064</w:t>
      </w:r>
    </w:p>
    <w:sectPr w:rsidR="00FE645A" w:rsidRPr="009D531F" w:rsidSect="000012F2">
      <w:footerReference w:type="even" r:id="rId23"/>
      <w:footerReference w:type="default" r:id="rId24"/>
      <w:footerReference w:type="first" r:id="rId25"/>
      <w:pgSz w:w="11906" w:h="16838"/>
      <w:pgMar w:top="1644" w:right="1361" w:bottom="1644" w:left="158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CBAA1" w14:textId="77777777" w:rsidR="00172CF6" w:rsidRDefault="00172CF6" w:rsidP="00A35800">
      <w:r>
        <w:separator/>
      </w:r>
    </w:p>
  </w:endnote>
  <w:endnote w:type="continuationSeparator" w:id="0">
    <w:p w14:paraId="40D3ED2B" w14:textId="77777777" w:rsidR="00172CF6" w:rsidRDefault="00172CF6" w:rsidP="00A35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Bright">
    <w:panose1 w:val="02040602050505020304"/>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Baskerville">
    <w:altName w:val="Times New Roman"/>
    <w:charset w:val="00"/>
    <w:family w:val="auto"/>
    <w:pitch w:val="variable"/>
    <w:sig w:usb0="80000063" w:usb1="00000000" w:usb2="00000000" w:usb3="00000000" w:csb0="000001FB"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9D5E5" w14:textId="77777777" w:rsidR="00142C00" w:rsidRDefault="00142C00" w:rsidP="00A3580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9F9A1E" w14:textId="77777777" w:rsidR="00142C00" w:rsidRDefault="00142C00" w:rsidP="00A358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733839"/>
      <w:docPartObj>
        <w:docPartGallery w:val="Page Numbers (Bottom of Page)"/>
        <w:docPartUnique/>
      </w:docPartObj>
    </w:sdtPr>
    <w:sdtEndPr/>
    <w:sdtContent>
      <w:sdt>
        <w:sdtPr>
          <w:id w:val="-1669238322"/>
          <w:docPartObj>
            <w:docPartGallery w:val="Page Numbers (Top of Page)"/>
            <w:docPartUnique/>
          </w:docPartObj>
        </w:sdtPr>
        <w:sdtEndPr/>
        <w:sdtContent>
          <w:p w14:paraId="29C2AA2E" w14:textId="3B4F77FC" w:rsidR="00142C00" w:rsidRPr="000E72C6" w:rsidRDefault="003B1564" w:rsidP="007C096E">
            <w:pPr>
              <w:pStyle w:val="Footer"/>
              <w:jc w:val="center"/>
              <w:rPr>
                <w:i/>
                <w:sz w:val="20"/>
              </w:rPr>
            </w:pPr>
            <w:r>
              <w:rPr>
                <w:i/>
                <w:sz w:val="20"/>
              </w:rPr>
              <w:t>Public Release Document, September 2022 DUSC Meeting</w:t>
            </w:r>
          </w:p>
          <w:p w14:paraId="10292A9A" w14:textId="13C1A84B" w:rsidR="00142C00" w:rsidRPr="007C096E" w:rsidRDefault="00142C00" w:rsidP="007C096E">
            <w:pPr>
              <w:pStyle w:val="Footer"/>
              <w:jc w:val="center"/>
              <w:rPr>
                <w:rStyle w:val="PageNumber"/>
                <w:bCs/>
                <w:i/>
                <w:sz w:val="20"/>
              </w:rPr>
            </w:pPr>
            <w:r w:rsidRPr="00DD188C">
              <w:rPr>
                <w:i/>
                <w:sz w:val="20"/>
              </w:rPr>
              <w:t xml:space="preserve">Page </w:t>
            </w:r>
            <w:r w:rsidRPr="00DD188C">
              <w:rPr>
                <w:bCs/>
                <w:i/>
                <w:sz w:val="20"/>
              </w:rPr>
              <w:fldChar w:fldCharType="begin"/>
            </w:r>
            <w:r w:rsidRPr="00DD188C">
              <w:rPr>
                <w:bCs/>
                <w:i/>
                <w:sz w:val="20"/>
              </w:rPr>
              <w:instrText xml:space="preserve"> PAGE </w:instrText>
            </w:r>
            <w:r w:rsidRPr="00DD188C">
              <w:rPr>
                <w:bCs/>
                <w:i/>
                <w:sz w:val="20"/>
              </w:rPr>
              <w:fldChar w:fldCharType="separate"/>
            </w:r>
            <w:r>
              <w:rPr>
                <w:bCs/>
                <w:i/>
                <w:sz w:val="20"/>
              </w:rPr>
              <w:t>2</w:t>
            </w:r>
            <w:r w:rsidRPr="00DD188C">
              <w:rPr>
                <w:bCs/>
                <w:i/>
                <w:sz w:val="20"/>
              </w:rPr>
              <w:fldChar w:fldCharType="end"/>
            </w:r>
            <w:r w:rsidRPr="00DD188C">
              <w:rPr>
                <w:i/>
                <w:sz w:val="20"/>
              </w:rPr>
              <w:t xml:space="preserve"> of </w:t>
            </w:r>
            <w:r w:rsidRPr="00DD188C">
              <w:rPr>
                <w:bCs/>
                <w:i/>
                <w:sz w:val="20"/>
              </w:rPr>
              <w:fldChar w:fldCharType="begin"/>
            </w:r>
            <w:r w:rsidRPr="00DD188C">
              <w:rPr>
                <w:bCs/>
                <w:i/>
                <w:sz w:val="20"/>
              </w:rPr>
              <w:instrText xml:space="preserve"> NUMPAGES  </w:instrText>
            </w:r>
            <w:r w:rsidRPr="00DD188C">
              <w:rPr>
                <w:bCs/>
                <w:i/>
                <w:sz w:val="20"/>
              </w:rPr>
              <w:fldChar w:fldCharType="separate"/>
            </w:r>
            <w:r>
              <w:rPr>
                <w:bCs/>
                <w:i/>
                <w:sz w:val="20"/>
              </w:rPr>
              <w:t>21</w:t>
            </w:r>
            <w:r w:rsidRPr="00DD188C">
              <w:rPr>
                <w:bCs/>
                <w:i/>
                <w:sz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22E1F" w14:textId="77777777" w:rsidR="00142C00" w:rsidRDefault="00142C00" w:rsidP="007A5733">
    <w:pPr>
      <w:pStyle w:val="Footer"/>
      <w:jc w:val="center"/>
      <w:rPr>
        <w:rStyle w:val="PageNumber"/>
      </w:rPr>
    </w:pPr>
    <w:r>
      <w:rPr>
        <w:rStyle w:val="PageNumber"/>
      </w:rPr>
      <w:t>Committee-in-Confidence</w:t>
    </w:r>
  </w:p>
  <w:p w14:paraId="3CE6880B" w14:textId="77777777" w:rsidR="00142C00" w:rsidRDefault="00142C00" w:rsidP="007A5733">
    <w:pPr>
      <w:pStyle w:val="Footer"/>
      <w:jc w:val="center"/>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4D09F" w14:textId="77777777" w:rsidR="00172CF6" w:rsidRDefault="00172CF6" w:rsidP="00A35800">
      <w:r>
        <w:separator/>
      </w:r>
    </w:p>
  </w:footnote>
  <w:footnote w:type="continuationSeparator" w:id="0">
    <w:p w14:paraId="03B48F07" w14:textId="77777777" w:rsidR="00172CF6" w:rsidRDefault="00172CF6" w:rsidP="00A35800">
      <w:r>
        <w:continuationSeparator/>
      </w:r>
    </w:p>
  </w:footnote>
  <w:footnote w:id="1">
    <w:p w14:paraId="46FA4EB3" w14:textId="1F2344DB" w:rsidR="00142C00" w:rsidRDefault="00142C00">
      <w:pPr>
        <w:pStyle w:val="FootnoteText"/>
      </w:pPr>
      <w:r>
        <w:rPr>
          <w:rStyle w:val="FootnoteReference"/>
        </w:rPr>
        <w:footnoteRef/>
      </w:r>
      <w:r>
        <w:t xml:space="preserve"> </w:t>
      </w:r>
      <w:hyperlink r:id="rId1" w:history="1">
        <w:r>
          <w:rPr>
            <w:rStyle w:val="Hyperlink"/>
          </w:rPr>
          <w:t>What Is Lung Cancer? | Types of Lung Cancer</w:t>
        </w:r>
      </w:hyperlink>
    </w:p>
  </w:footnote>
  <w:footnote w:id="2">
    <w:p w14:paraId="70DB0C6D" w14:textId="08F77DFC" w:rsidR="00142C00" w:rsidRDefault="00142C00">
      <w:pPr>
        <w:pStyle w:val="FootnoteText"/>
      </w:pPr>
      <w:r>
        <w:rPr>
          <w:rStyle w:val="FootnoteReference"/>
        </w:rPr>
        <w:footnoteRef/>
      </w:r>
      <w:r>
        <w:t xml:space="preserve"> </w:t>
      </w:r>
      <w:r w:rsidRPr="00275D7A">
        <w:t>Australian Institute of Health and Welfare &amp; Cancer Australia 2011. Lung cancer in Australia: an overview. Cancer series no. 64. Cat. no. CAN 58. Canberra: AIHW. 2011.</w:t>
      </w:r>
    </w:p>
  </w:footnote>
  <w:footnote w:id="3">
    <w:p w14:paraId="79D833B0" w14:textId="0A83E579" w:rsidR="00142C00" w:rsidRDefault="00142C00">
      <w:pPr>
        <w:pStyle w:val="FootnoteText"/>
      </w:pPr>
      <w:r>
        <w:rPr>
          <w:rStyle w:val="FootnoteReference"/>
        </w:rPr>
        <w:footnoteRef/>
      </w:r>
      <w:r>
        <w:t xml:space="preserve"> </w:t>
      </w:r>
      <w:hyperlink r:id="rId2" w:history="1">
        <w:r>
          <w:rPr>
            <w:rStyle w:val="Hyperlink"/>
          </w:rPr>
          <w:t>Attachment: Product Information Atezolizumab (tga.gov.au)</w:t>
        </w:r>
      </w:hyperlink>
    </w:p>
  </w:footnote>
  <w:footnote w:id="4">
    <w:p w14:paraId="1B6E21B2" w14:textId="77777777" w:rsidR="00142C00" w:rsidRPr="00BC5AE2" w:rsidRDefault="00142C00" w:rsidP="00A83AC3">
      <w:pPr>
        <w:pStyle w:val="FootnoteText"/>
        <w:rPr>
          <w:sz w:val="20"/>
        </w:rPr>
      </w:pPr>
      <w:r w:rsidRPr="00BC5AE2">
        <w:rPr>
          <w:rStyle w:val="FootnoteReference"/>
          <w:sz w:val="20"/>
        </w:rPr>
        <w:footnoteRef/>
      </w:r>
      <w:r w:rsidRPr="00BC5AE2">
        <w:rPr>
          <w:sz w:val="20"/>
        </w:rPr>
        <w:t xml:space="preserve"> </w:t>
      </w:r>
      <w:bookmarkStart w:id="7" w:name="_Hlk111621880"/>
      <w:bookmarkStart w:id="8" w:name="_Hlk111621881"/>
      <w:r w:rsidRPr="00BC5AE2">
        <w:rPr>
          <w:sz w:val="20"/>
        </w:rPr>
        <w:t>PBS statistics</w:t>
      </w:r>
      <w:r>
        <w:rPr>
          <w:sz w:val="20"/>
        </w:rPr>
        <w:t>. Australian Government Department of Human Services Medicare. Canberra. Available from &lt;</w:t>
      </w:r>
      <w:hyperlink r:id="rId3" w:history="1">
        <w:r>
          <w:rPr>
            <w:rStyle w:val="Hyperlink"/>
            <w:sz w:val="20"/>
          </w:rPr>
          <w:t>http://www.medicareaustralia.gov.au/provider/pbs/stats.jsp</w:t>
        </w:r>
      </w:hyperlink>
      <w:r>
        <w:rPr>
          <w:sz w:val="20"/>
        </w:rPr>
        <w:t>&gt;.</w:t>
      </w:r>
      <w:bookmarkEnd w:id="7"/>
      <w:bookmarkEnd w:id="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F3640"/>
    <w:multiLevelType w:val="multilevel"/>
    <w:tmpl w:val="EBC6C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311D63"/>
    <w:multiLevelType w:val="hybridMultilevel"/>
    <w:tmpl w:val="2FDC6C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4F5E1D"/>
    <w:multiLevelType w:val="hybridMultilevel"/>
    <w:tmpl w:val="A3DA6C8C"/>
    <w:lvl w:ilvl="0" w:tplc="0C090001">
      <w:start w:val="1"/>
      <w:numFmt w:val="bullet"/>
      <w:lvlText w:val=""/>
      <w:lvlJc w:val="left"/>
      <w:pPr>
        <w:ind w:left="720" w:hanging="360"/>
      </w:pPr>
      <w:rPr>
        <w:rFonts w:ascii="Symbol" w:hAnsi="Symbol" w:hint="default"/>
      </w:rPr>
    </w:lvl>
    <w:lvl w:ilvl="1" w:tplc="A6AC87BA">
      <w:start w:val="4"/>
      <w:numFmt w:val="bullet"/>
      <w:lvlText w:val="-"/>
      <w:lvlJc w:val="left"/>
      <w:pPr>
        <w:ind w:left="1440" w:hanging="360"/>
      </w:pPr>
      <w:rPr>
        <w:rFonts w:ascii="Calibri" w:eastAsiaTheme="minorHAnsi"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BD1498"/>
    <w:multiLevelType w:val="hybridMultilevel"/>
    <w:tmpl w:val="81A05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45E05C8"/>
    <w:multiLevelType w:val="hybridMultilevel"/>
    <w:tmpl w:val="8C809076"/>
    <w:lvl w:ilvl="0" w:tplc="0C090001">
      <w:start w:val="1"/>
      <w:numFmt w:val="bullet"/>
      <w:lvlText w:val=""/>
      <w:lvlJc w:val="left"/>
      <w:pPr>
        <w:ind w:left="720" w:hanging="360"/>
      </w:pPr>
      <w:rPr>
        <w:rFonts w:ascii="Symbol" w:hAnsi="Symbol" w:hint="default"/>
      </w:rPr>
    </w:lvl>
    <w:lvl w:ilvl="1" w:tplc="9580E10E">
      <w:start w:val="840"/>
      <w:numFmt w:val="bullet"/>
      <w:lvlText w:val="•"/>
      <w:lvlJc w:val="left"/>
      <w:pPr>
        <w:ind w:left="1440" w:hanging="360"/>
      </w:pPr>
      <w:rPr>
        <w:rFonts w:ascii="Calibri" w:eastAsiaTheme="minorEastAsia"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C76878"/>
    <w:multiLevelType w:val="hybridMultilevel"/>
    <w:tmpl w:val="4802CC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C1507A2"/>
    <w:multiLevelType w:val="multilevel"/>
    <w:tmpl w:val="1EEEE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1A13EB"/>
    <w:multiLevelType w:val="hybridMultilevel"/>
    <w:tmpl w:val="C8C008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A74AEA"/>
    <w:multiLevelType w:val="multilevel"/>
    <w:tmpl w:val="59265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EA5AF8"/>
    <w:multiLevelType w:val="hybridMultilevel"/>
    <w:tmpl w:val="609CA95A"/>
    <w:lvl w:ilvl="0" w:tplc="0C090001">
      <w:start w:val="1"/>
      <w:numFmt w:val="bullet"/>
      <w:lvlText w:val=""/>
      <w:lvlJc w:val="left"/>
      <w:pPr>
        <w:ind w:left="720" w:hanging="360"/>
      </w:pPr>
      <w:rPr>
        <w:rFonts w:ascii="Symbol" w:hAnsi="Symbol" w:hint="default"/>
      </w:rPr>
    </w:lvl>
    <w:lvl w:ilvl="1" w:tplc="A6AC87BA">
      <w:start w:val="4"/>
      <w:numFmt w:val="bullet"/>
      <w:lvlText w:val="-"/>
      <w:lvlJc w:val="left"/>
      <w:pPr>
        <w:ind w:left="1440" w:hanging="360"/>
      </w:pPr>
      <w:rPr>
        <w:rFonts w:ascii="Calibri" w:eastAsiaTheme="minorHAnsi"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152E17"/>
    <w:multiLevelType w:val="hybridMultilevel"/>
    <w:tmpl w:val="E904BB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644236"/>
    <w:multiLevelType w:val="hybridMultilevel"/>
    <w:tmpl w:val="829C3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077DED"/>
    <w:multiLevelType w:val="multilevel"/>
    <w:tmpl w:val="80E8D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12A5670"/>
    <w:multiLevelType w:val="multilevel"/>
    <w:tmpl w:val="B8762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0F32ED"/>
    <w:multiLevelType w:val="hybridMultilevel"/>
    <w:tmpl w:val="1B62EE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4C80ABC"/>
    <w:multiLevelType w:val="hybridMultilevel"/>
    <w:tmpl w:val="0D946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4F542A"/>
    <w:multiLevelType w:val="hybridMultilevel"/>
    <w:tmpl w:val="1E04E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2D11BFD"/>
    <w:multiLevelType w:val="multilevel"/>
    <w:tmpl w:val="E0A0E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28367F"/>
    <w:multiLevelType w:val="hybridMultilevel"/>
    <w:tmpl w:val="98E86A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A60A84"/>
    <w:multiLevelType w:val="multilevel"/>
    <w:tmpl w:val="36608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100375C"/>
    <w:multiLevelType w:val="multilevel"/>
    <w:tmpl w:val="F148E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1D7A10"/>
    <w:multiLevelType w:val="hybridMultilevel"/>
    <w:tmpl w:val="1728B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2606A36"/>
    <w:multiLevelType w:val="hybridMultilevel"/>
    <w:tmpl w:val="AEFA2E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CF4F8A"/>
    <w:multiLevelType w:val="hybridMultilevel"/>
    <w:tmpl w:val="49A23E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B993874"/>
    <w:multiLevelType w:val="multilevel"/>
    <w:tmpl w:val="E2021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E90BBE"/>
    <w:multiLevelType w:val="hybridMultilevel"/>
    <w:tmpl w:val="5B82EDD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62D95837"/>
    <w:multiLevelType w:val="hybridMultilevel"/>
    <w:tmpl w:val="03DC5C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7FE5B8E"/>
    <w:multiLevelType w:val="hybridMultilevel"/>
    <w:tmpl w:val="238E76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BC7703C"/>
    <w:multiLevelType w:val="multilevel"/>
    <w:tmpl w:val="16AC3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367A12"/>
    <w:multiLevelType w:val="multilevel"/>
    <w:tmpl w:val="9AE49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E5B6419"/>
    <w:multiLevelType w:val="hybridMultilevel"/>
    <w:tmpl w:val="C5CCD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2880EB7"/>
    <w:multiLevelType w:val="hybridMultilevel"/>
    <w:tmpl w:val="811C8C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29A5C81"/>
    <w:multiLevelType w:val="multilevel"/>
    <w:tmpl w:val="B0BCA32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800" w:hanging="720"/>
      </w:pPr>
      <w:rPr>
        <w:rFonts w:ascii="Calibri" w:eastAsiaTheme="minorEastAsia" w:hAnsi="Calibri" w:cs="Calibr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665696"/>
    <w:multiLevelType w:val="hybridMultilevel"/>
    <w:tmpl w:val="2340C0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84D033C"/>
    <w:multiLevelType w:val="multilevel"/>
    <w:tmpl w:val="68A61A62"/>
    <w:lvl w:ilvl="0">
      <w:start w:val="1"/>
      <w:numFmt w:val="decimal"/>
      <w:pStyle w:val="2Sections"/>
      <w:lvlText w:val="%1"/>
      <w:lvlJc w:val="left"/>
      <w:pPr>
        <w:ind w:left="720" w:hanging="720"/>
      </w:pPr>
      <w:rPr>
        <w:rFonts w:hint="default"/>
        <w:b/>
      </w:rPr>
    </w:lvl>
    <w:lvl w:ilvl="1">
      <w:start w:val="1"/>
      <w:numFmt w:val="decimal"/>
      <w:pStyle w:val="3Bodytext"/>
      <w:lvlText w:val="%1.%2"/>
      <w:lvlJc w:val="left"/>
      <w:pPr>
        <w:ind w:left="720" w:hanging="720"/>
      </w:pPr>
      <w:rPr>
        <w:rFonts w:hint="default"/>
        <w:b w:val="0"/>
        <w:bCs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8DC55DA"/>
    <w:multiLevelType w:val="hybridMultilevel"/>
    <w:tmpl w:val="C79094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97D7F34"/>
    <w:multiLevelType w:val="hybridMultilevel"/>
    <w:tmpl w:val="94E6C8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7" w15:restartNumberingAfterBreak="0">
    <w:nsid w:val="7FAB26FE"/>
    <w:multiLevelType w:val="hybridMultilevel"/>
    <w:tmpl w:val="0F36DA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1"/>
  </w:num>
  <w:num w:numId="2">
    <w:abstractNumId w:val="25"/>
  </w:num>
  <w:num w:numId="3">
    <w:abstractNumId w:val="11"/>
  </w:num>
  <w:num w:numId="4">
    <w:abstractNumId w:val="15"/>
  </w:num>
  <w:num w:numId="5">
    <w:abstractNumId w:val="37"/>
  </w:num>
  <w:num w:numId="6">
    <w:abstractNumId w:val="23"/>
  </w:num>
  <w:num w:numId="7">
    <w:abstractNumId w:val="16"/>
  </w:num>
  <w:num w:numId="8">
    <w:abstractNumId w:val="1"/>
  </w:num>
  <w:num w:numId="9">
    <w:abstractNumId w:val="10"/>
  </w:num>
  <w:num w:numId="10">
    <w:abstractNumId w:val="9"/>
  </w:num>
  <w:num w:numId="11">
    <w:abstractNumId w:val="2"/>
  </w:num>
  <w:num w:numId="12">
    <w:abstractNumId w:val="18"/>
  </w:num>
  <w:num w:numId="13">
    <w:abstractNumId w:val="30"/>
  </w:num>
  <w:num w:numId="14">
    <w:abstractNumId w:val="3"/>
  </w:num>
  <w:num w:numId="15">
    <w:abstractNumId w:val="21"/>
  </w:num>
  <w:num w:numId="16">
    <w:abstractNumId w:val="24"/>
  </w:num>
  <w:num w:numId="17">
    <w:abstractNumId w:val="0"/>
  </w:num>
  <w:num w:numId="18">
    <w:abstractNumId w:val="29"/>
  </w:num>
  <w:num w:numId="19">
    <w:abstractNumId w:val="17"/>
  </w:num>
  <w:num w:numId="20">
    <w:abstractNumId w:val="32"/>
  </w:num>
  <w:num w:numId="21">
    <w:abstractNumId w:val="12"/>
  </w:num>
  <w:num w:numId="22">
    <w:abstractNumId w:val="7"/>
  </w:num>
  <w:num w:numId="23">
    <w:abstractNumId w:val="22"/>
  </w:num>
  <w:num w:numId="24">
    <w:abstractNumId w:val="4"/>
  </w:num>
  <w:num w:numId="25">
    <w:abstractNumId w:val="27"/>
  </w:num>
  <w:num w:numId="26">
    <w:abstractNumId w:val="26"/>
  </w:num>
  <w:num w:numId="27">
    <w:abstractNumId w:val="36"/>
  </w:num>
  <w:num w:numId="28">
    <w:abstractNumId w:val="8"/>
  </w:num>
  <w:num w:numId="29">
    <w:abstractNumId w:val="28"/>
  </w:num>
  <w:num w:numId="30">
    <w:abstractNumId w:val="6"/>
  </w:num>
  <w:num w:numId="31">
    <w:abstractNumId w:val="13"/>
  </w:num>
  <w:num w:numId="32">
    <w:abstractNumId w:val="19"/>
  </w:num>
  <w:num w:numId="33">
    <w:abstractNumId w:val="20"/>
  </w:num>
  <w:num w:numId="34">
    <w:abstractNumId w:val="14"/>
  </w:num>
  <w:num w:numId="35">
    <w:abstractNumId w:val="5"/>
  </w:num>
  <w:num w:numId="36">
    <w:abstractNumId w:val="34"/>
  </w:num>
  <w:num w:numId="37">
    <w:abstractNumId w:val="35"/>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041"/>
    <w:rsid w:val="00000D3B"/>
    <w:rsid w:val="000012F2"/>
    <w:rsid w:val="0000392A"/>
    <w:rsid w:val="00004358"/>
    <w:rsid w:val="00005056"/>
    <w:rsid w:val="00007E85"/>
    <w:rsid w:val="00013465"/>
    <w:rsid w:val="00017F51"/>
    <w:rsid w:val="000226B3"/>
    <w:rsid w:val="00023B5C"/>
    <w:rsid w:val="00024549"/>
    <w:rsid w:val="00031501"/>
    <w:rsid w:val="00032B69"/>
    <w:rsid w:val="00033E5D"/>
    <w:rsid w:val="000544B6"/>
    <w:rsid w:val="000604AF"/>
    <w:rsid w:val="00060C9A"/>
    <w:rsid w:val="00063372"/>
    <w:rsid w:val="00075954"/>
    <w:rsid w:val="00082B6D"/>
    <w:rsid w:val="00084803"/>
    <w:rsid w:val="00086C11"/>
    <w:rsid w:val="00093FDC"/>
    <w:rsid w:val="0009469E"/>
    <w:rsid w:val="00094DCF"/>
    <w:rsid w:val="00096F08"/>
    <w:rsid w:val="000A09D4"/>
    <w:rsid w:val="000A1A19"/>
    <w:rsid w:val="000A4DD4"/>
    <w:rsid w:val="000A6CFD"/>
    <w:rsid w:val="000B0982"/>
    <w:rsid w:val="000B6926"/>
    <w:rsid w:val="000B796C"/>
    <w:rsid w:val="000C1AA7"/>
    <w:rsid w:val="000C1B2E"/>
    <w:rsid w:val="000C46BB"/>
    <w:rsid w:val="000C4D9D"/>
    <w:rsid w:val="000C7C4B"/>
    <w:rsid w:val="000C7D8B"/>
    <w:rsid w:val="000D0350"/>
    <w:rsid w:val="000D2227"/>
    <w:rsid w:val="000D2A66"/>
    <w:rsid w:val="000D44E4"/>
    <w:rsid w:val="000E2B08"/>
    <w:rsid w:val="000E485D"/>
    <w:rsid w:val="000E5C31"/>
    <w:rsid w:val="000E678A"/>
    <w:rsid w:val="000E72C6"/>
    <w:rsid w:val="000F1893"/>
    <w:rsid w:val="000F2F51"/>
    <w:rsid w:val="000F7218"/>
    <w:rsid w:val="000F7A7D"/>
    <w:rsid w:val="00107B59"/>
    <w:rsid w:val="001115DE"/>
    <w:rsid w:val="00111605"/>
    <w:rsid w:val="00113CF8"/>
    <w:rsid w:val="00113D74"/>
    <w:rsid w:val="00117C5C"/>
    <w:rsid w:val="001310AE"/>
    <w:rsid w:val="001323F3"/>
    <w:rsid w:val="00136B0C"/>
    <w:rsid w:val="001420B3"/>
    <w:rsid w:val="00142C00"/>
    <w:rsid w:val="001460C4"/>
    <w:rsid w:val="00151B1C"/>
    <w:rsid w:val="0015691C"/>
    <w:rsid w:val="001621F7"/>
    <w:rsid w:val="001624D7"/>
    <w:rsid w:val="00167480"/>
    <w:rsid w:val="00172CF6"/>
    <w:rsid w:val="00177B86"/>
    <w:rsid w:val="00182585"/>
    <w:rsid w:val="00184BBC"/>
    <w:rsid w:val="00191182"/>
    <w:rsid w:val="0019143E"/>
    <w:rsid w:val="0019664D"/>
    <w:rsid w:val="001A0413"/>
    <w:rsid w:val="001A096F"/>
    <w:rsid w:val="001A6103"/>
    <w:rsid w:val="001B5D37"/>
    <w:rsid w:val="001C2940"/>
    <w:rsid w:val="001C4016"/>
    <w:rsid w:val="001C548D"/>
    <w:rsid w:val="001C5657"/>
    <w:rsid w:val="001C65E5"/>
    <w:rsid w:val="001C6A5D"/>
    <w:rsid w:val="001D4387"/>
    <w:rsid w:val="001D6CE6"/>
    <w:rsid w:val="001E18D3"/>
    <w:rsid w:val="001E31A6"/>
    <w:rsid w:val="001E42C7"/>
    <w:rsid w:val="001E4CAB"/>
    <w:rsid w:val="001F0A4E"/>
    <w:rsid w:val="001F1670"/>
    <w:rsid w:val="001F18A5"/>
    <w:rsid w:val="001F2C83"/>
    <w:rsid w:val="001F2F3E"/>
    <w:rsid w:val="001F3383"/>
    <w:rsid w:val="001F4906"/>
    <w:rsid w:val="001F7C4A"/>
    <w:rsid w:val="00202FB3"/>
    <w:rsid w:val="0020578A"/>
    <w:rsid w:val="00207631"/>
    <w:rsid w:val="00214013"/>
    <w:rsid w:val="00215729"/>
    <w:rsid w:val="00215E77"/>
    <w:rsid w:val="00217325"/>
    <w:rsid w:val="00217769"/>
    <w:rsid w:val="00220BA5"/>
    <w:rsid w:val="00220FC1"/>
    <w:rsid w:val="00222E9A"/>
    <w:rsid w:val="00224D05"/>
    <w:rsid w:val="0023179D"/>
    <w:rsid w:val="00237446"/>
    <w:rsid w:val="00237BA3"/>
    <w:rsid w:val="00242F00"/>
    <w:rsid w:val="002535D4"/>
    <w:rsid w:val="0025389D"/>
    <w:rsid w:val="00254E02"/>
    <w:rsid w:val="00262423"/>
    <w:rsid w:val="0026265F"/>
    <w:rsid w:val="00264B8F"/>
    <w:rsid w:val="00266A99"/>
    <w:rsid w:val="002818C2"/>
    <w:rsid w:val="00282AB1"/>
    <w:rsid w:val="00286C3A"/>
    <w:rsid w:val="002915C4"/>
    <w:rsid w:val="002930F5"/>
    <w:rsid w:val="002A06B7"/>
    <w:rsid w:val="002B0D53"/>
    <w:rsid w:val="002C6E0C"/>
    <w:rsid w:val="002D0EC6"/>
    <w:rsid w:val="002D144A"/>
    <w:rsid w:val="002D2646"/>
    <w:rsid w:val="002D4825"/>
    <w:rsid w:val="002E19A3"/>
    <w:rsid w:val="002E1B27"/>
    <w:rsid w:val="002E212B"/>
    <w:rsid w:val="002E3337"/>
    <w:rsid w:val="002E4165"/>
    <w:rsid w:val="002E4E5C"/>
    <w:rsid w:val="002E6D03"/>
    <w:rsid w:val="002F3735"/>
    <w:rsid w:val="002F49A8"/>
    <w:rsid w:val="002F506D"/>
    <w:rsid w:val="002F5E66"/>
    <w:rsid w:val="002F61CA"/>
    <w:rsid w:val="002F675F"/>
    <w:rsid w:val="002F6C20"/>
    <w:rsid w:val="0030010D"/>
    <w:rsid w:val="0030347C"/>
    <w:rsid w:val="003054EF"/>
    <w:rsid w:val="003140BF"/>
    <w:rsid w:val="00317218"/>
    <w:rsid w:val="00326176"/>
    <w:rsid w:val="00331485"/>
    <w:rsid w:val="003348C0"/>
    <w:rsid w:val="0033504C"/>
    <w:rsid w:val="00336612"/>
    <w:rsid w:val="00336816"/>
    <w:rsid w:val="003370D0"/>
    <w:rsid w:val="00337355"/>
    <w:rsid w:val="00337FA5"/>
    <w:rsid w:val="003402E4"/>
    <w:rsid w:val="00340F95"/>
    <w:rsid w:val="00346566"/>
    <w:rsid w:val="00351F85"/>
    <w:rsid w:val="003531ED"/>
    <w:rsid w:val="00360B9A"/>
    <w:rsid w:val="00363CDB"/>
    <w:rsid w:val="0036504D"/>
    <w:rsid w:val="003700A8"/>
    <w:rsid w:val="00375B9B"/>
    <w:rsid w:val="00376415"/>
    <w:rsid w:val="00386AB6"/>
    <w:rsid w:val="00386C23"/>
    <w:rsid w:val="00386E95"/>
    <w:rsid w:val="0039017F"/>
    <w:rsid w:val="00394AEE"/>
    <w:rsid w:val="003A5D06"/>
    <w:rsid w:val="003B1564"/>
    <w:rsid w:val="003C1986"/>
    <w:rsid w:val="003C2D98"/>
    <w:rsid w:val="003C31A6"/>
    <w:rsid w:val="003C6987"/>
    <w:rsid w:val="003D3A96"/>
    <w:rsid w:val="003D3B9C"/>
    <w:rsid w:val="003E42DA"/>
    <w:rsid w:val="003E7ED2"/>
    <w:rsid w:val="003F0391"/>
    <w:rsid w:val="003F14A5"/>
    <w:rsid w:val="003F6E12"/>
    <w:rsid w:val="003F7DFF"/>
    <w:rsid w:val="00403517"/>
    <w:rsid w:val="00403C32"/>
    <w:rsid w:val="00404390"/>
    <w:rsid w:val="00404F03"/>
    <w:rsid w:val="00412051"/>
    <w:rsid w:val="00413658"/>
    <w:rsid w:val="004170E4"/>
    <w:rsid w:val="00420107"/>
    <w:rsid w:val="00421D66"/>
    <w:rsid w:val="00423B94"/>
    <w:rsid w:val="00427D2A"/>
    <w:rsid w:val="0043119B"/>
    <w:rsid w:val="0043253A"/>
    <w:rsid w:val="004347D9"/>
    <w:rsid w:val="00436418"/>
    <w:rsid w:val="00443466"/>
    <w:rsid w:val="00445067"/>
    <w:rsid w:val="004602DB"/>
    <w:rsid w:val="00463731"/>
    <w:rsid w:val="0046400A"/>
    <w:rsid w:val="00464269"/>
    <w:rsid w:val="00466521"/>
    <w:rsid w:val="00467B25"/>
    <w:rsid w:val="00481108"/>
    <w:rsid w:val="00482310"/>
    <w:rsid w:val="0049042B"/>
    <w:rsid w:val="00495473"/>
    <w:rsid w:val="00495C0A"/>
    <w:rsid w:val="004A33AB"/>
    <w:rsid w:val="004A458E"/>
    <w:rsid w:val="004B23E7"/>
    <w:rsid w:val="004B306F"/>
    <w:rsid w:val="004B3D6F"/>
    <w:rsid w:val="004B63A4"/>
    <w:rsid w:val="004B6A6C"/>
    <w:rsid w:val="004C3186"/>
    <w:rsid w:val="004C5042"/>
    <w:rsid w:val="004C56D3"/>
    <w:rsid w:val="004C7ED3"/>
    <w:rsid w:val="004D491A"/>
    <w:rsid w:val="004E4422"/>
    <w:rsid w:val="004E65AB"/>
    <w:rsid w:val="004F2048"/>
    <w:rsid w:val="004F6999"/>
    <w:rsid w:val="00502AE3"/>
    <w:rsid w:val="00503998"/>
    <w:rsid w:val="0050623B"/>
    <w:rsid w:val="005109E1"/>
    <w:rsid w:val="00517247"/>
    <w:rsid w:val="00523181"/>
    <w:rsid w:val="00523D58"/>
    <w:rsid w:val="00524D13"/>
    <w:rsid w:val="005339F6"/>
    <w:rsid w:val="0053403D"/>
    <w:rsid w:val="005455DD"/>
    <w:rsid w:val="00545C6E"/>
    <w:rsid w:val="00556808"/>
    <w:rsid w:val="005611C2"/>
    <w:rsid w:val="00562331"/>
    <w:rsid w:val="00564BEC"/>
    <w:rsid w:val="005665C4"/>
    <w:rsid w:val="00576B18"/>
    <w:rsid w:val="00580C11"/>
    <w:rsid w:val="00587724"/>
    <w:rsid w:val="00587780"/>
    <w:rsid w:val="00591512"/>
    <w:rsid w:val="005A4A4D"/>
    <w:rsid w:val="005B2D91"/>
    <w:rsid w:val="005B48B4"/>
    <w:rsid w:val="005C6661"/>
    <w:rsid w:val="005C6E3B"/>
    <w:rsid w:val="005D474B"/>
    <w:rsid w:val="005E085C"/>
    <w:rsid w:val="005E147D"/>
    <w:rsid w:val="005E155E"/>
    <w:rsid w:val="005E22C2"/>
    <w:rsid w:val="005E5091"/>
    <w:rsid w:val="005E57BB"/>
    <w:rsid w:val="005F0017"/>
    <w:rsid w:val="005F0611"/>
    <w:rsid w:val="005F35E5"/>
    <w:rsid w:val="005F43AE"/>
    <w:rsid w:val="005F5BB1"/>
    <w:rsid w:val="005F6001"/>
    <w:rsid w:val="005F7152"/>
    <w:rsid w:val="00600D8F"/>
    <w:rsid w:val="006014F1"/>
    <w:rsid w:val="006046D1"/>
    <w:rsid w:val="00604CE3"/>
    <w:rsid w:val="00613507"/>
    <w:rsid w:val="0061357B"/>
    <w:rsid w:val="00614923"/>
    <w:rsid w:val="00614A7D"/>
    <w:rsid w:val="00620D2E"/>
    <w:rsid w:val="00621280"/>
    <w:rsid w:val="00624B5D"/>
    <w:rsid w:val="00630C76"/>
    <w:rsid w:val="0063176F"/>
    <w:rsid w:val="006328BE"/>
    <w:rsid w:val="0063631C"/>
    <w:rsid w:val="0063757B"/>
    <w:rsid w:val="006377CE"/>
    <w:rsid w:val="00641C09"/>
    <w:rsid w:val="00644B56"/>
    <w:rsid w:val="006537D9"/>
    <w:rsid w:val="006609C0"/>
    <w:rsid w:val="00663D00"/>
    <w:rsid w:val="00664A48"/>
    <w:rsid w:val="00665DEF"/>
    <w:rsid w:val="00675BB1"/>
    <w:rsid w:val="006775F1"/>
    <w:rsid w:val="00682B83"/>
    <w:rsid w:val="00692AA7"/>
    <w:rsid w:val="00694CE0"/>
    <w:rsid w:val="00697FEC"/>
    <w:rsid w:val="006A175F"/>
    <w:rsid w:val="006A44F5"/>
    <w:rsid w:val="006A790D"/>
    <w:rsid w:val="006B26AB"/>
    <w:rsid w:val="006B36FD"/>
    <w:rsid w:val="006B4537"/>
    <w:rsid w:val="006B4C5A"/>
    <w:rsid w:val="006B5F85"/>
    <w:rsid w:val="006B6929"/>
    <w:rsid w:val="006B709B"/>
    <w:rsid w:val="006C5400"/>
    <w:rsid w:val="006C54AF"/>
    <w:rsid w:val="006D08BD"/>
    <w:rsid w:val="006D59F5"/>
    <w:rsid w:val="006E0181"/>
    <w:rsid w:val="006E3BF2"/>
    <w:rsid w:val="006E52D9"/>
    <w:rsid w:val="006E6087"/>
    <w:rsid w:val="006F453A"/>
    <w:rsid w:val="00700AF5"/>
    <w:rsid w:val="00700C0E"/>
    <w:rsid w:val="00705DAD"/>
    <w:rsid w:val="00722E64"/>
    <w:rsid w:val="007247B9"/>
    <w:rsid w:val="00727C62"/>
    <w:rsid w:val="00727D85"/>
    <w:rsid w:val="007300E4"/>
    <w:rsid w:val="00731B91"/>
    <w:rsid w:val="00731DA4"/>
    <w:rsid w:val="007338D5"/>
    <w:rsid w:val="0073450B"/>
    <w:rsid w:val="007346C7"/>
    <w:rsid w:val="00736041"/>
    <w:rsid w:val="007366D7"/>
    <w:rsid w:val="007408C7"/>
    <w:rsid w:val="00741504"/>
    <w:rsid w:val="0074415E"/>
    <w:rsid w:val="007465DA"/>
    <w:rsid w:val="007527E3"/>
    <w:rsid w:val="00752C7F"/>
    <w:rsid w:val="007540B1"/>
    <w:rsid w:val="007578FD"/>
    <w:rsid w:val="007629D7"/>
    <w:rsid w:val="00764215"/>
    <w:rsid w:val="007653CC"/>
    <w:rsid w:val="00774C11"/>
    <w:rsid w:val="00776598"/>
    <w:rsid w:val="007841E3"/>
    <w:rsid w:val="007860F1"/>
    <w:rsid w:val="00787B61"/>
    <w:rsid w:val="00792948"/>
    <w:rsid w:val="0079363F"/>
    <w:rsid w:val="00796E84"/>
    <w:rsid w:val="007A3542"/>
    <w:rsid w:val="007A3ADE"/>
    <w:rsid w:val="007A5733"/>
    <w:rsid w:val="007A5774"/>
    <w:rsid w:val="007A628F"/>
    <w:rsid w:val="007B67D7"/>
    <w:rsid w:val="007C051D"/>
    <w:rsid w:val="007C096E"/>
    <w:rsid w:val="007C160E"/>
    <w:rsid w:val="007C240C"/>
    <w:rsid w:val="007C44CD"/>
    <w:rsid w:val="007C4BC8"/>
    <w:rsid w:val="007D1037"/>
    <w:rsid w:val="007D33A9"/>
    <w:rsid w:val="007D3A65"/>
    <w:rsid w:val="007E07D2"/>
    <w:rsid w:val="007F452A"/>
    <w:rsid w:val="00800C07"/>
    <w:rsid w:val="00801E74"/>
    <w:rsid w:val="0080353B"/>
    <w:rsid w:val="0080485E"/>
    <w:rsid w:val="00806C5F"/>
    <w:rsid w:val="00807B66"/>
    <w:rsid w:val="00811451"/>
    <w:rsid w:val="00813B01"/>
    <w:rsid w:val="008142B4"/>
    <w:rsid w:val="0082522C"/>
    <w:rsid w:val="00832324"/>
    <w:rsid w:val="00835337"/>
    <w:rsid w:val="00836C19"/>
    <w:rsid w:val="00837259"/>
    <w:rsid w:val="00846DCD"/>
    <w:rsid w:val="00851D85"/>
    <w:rsid w:val="0085456E"/>
    <w:rsid w:val="00860AA2"/>
    <w:rsid w:val="00860CCB"/>
    <w:rsid w:val="00870B27"/>
    <w:rsid w:val="008740A3"/>
    <w:rsid w:val="008768A0"/>
    <w:rsid w:val="00884F20"/>
    <w:rsid w:val="008850A5"/>
    <w:rsid w:val="0089297B"/>
    <w:rsid w:val="00894793"/>
    <w:rsid w:val="00896744"/>
    <w:rsid w:val="008A120E"/>
    <w:rsid w:val="008A134E"/>
    <w:rsid w:val="008A15FF"/>
    <w:rsid w:val="008A175E"/>
    <w:rsid w:val="008A5875"/>
    <w:rsid w:val="008A7E85"/>
    <w:rsid w:val="008B2FFC"/>
    <w:rsid w:val="008C0F4F"/>
    <w:rsid w:val="008C36CA"/>
    <w:rsid w:val="008C5AA7"/>
    <w:rsid w:val="008D143C"/>
    <w:rsid w:val="008D40EB"/>
    <w:rsid w:val="008E3978"/>
    <w:rsid w:val="008E3F8C"/>
    <w:rsid w:val="008E4281"/>
    <w:rsid w:val="008E4EA7"/>
    <w:rsid w:val="008F3C94"/>
    <w:rsid w:val="008F45AD"/>
    <w:rsid w:val="008F4F07"/>
    <w:rsid w:val="008F7BCA"/>
    <w:rsid w:val="00900C67"/>
    <w:rsid w:val="00902116"/>
    <w:rsid w:val="00902FD0"/>
    <w:rsid w:val="00904AE2"/>
    <w:rsid w:val="009053D3"/>
    <w:rsid w:val="0090691F"/>
    <w:rsid w:val="00913AB5"/>
    <w:rsid w:val="00916586"/>
    <w:rsid w:val="00922B67"/>
    <w:rsid w:val="0093111F"/>
    <w:rsid w:val="00931811"/>
    <w:rsid w:val="00931B61"/>
    <w:rsid w:val="00932B15"/>
    <w:rsid w:val="00933266"/>
    <w:rsid w:val="009355DF"/>
    <w:rsid w:val="00935689"/>
    <w:rsid w:val="00936176"/>
    <w:rsid w:val="00937147"/>
    <w:rsid w:val="0095303B"/>
    <w:rsid w:val="00956750"/>
    <w:rsid w:val="00957C46"/>
    <w:rsid w:val="009606D4"/>
    <w:rsid w:val="009663B6"/>
    <w:rsid w:val="009668DF"/>
    <w:rsid w:val="00972DD6"/>
    <w:rsid w:val="00974A47"/>
    <w:rsid w:val="00980286"/>
    <w:rsid w:val="00990DCF"/>
    <w:rsid w:val="009A4CD6"/>
    <w:rsid w:val="009A537C"/>
    <w:rsid w:val="009A735A"/>
    <w:rsid w:val="009B4F8C"/>
    <w:rsid w:val="009C0886"/>
    <w:rsid w:val="009C19EE"/>
    <w:rsid w:val="009C28D0"/>
    <w:rsid w:val="009C35F2"/>
    <w:rsid w:val="009C5D52"/>
    <w:rsid w:val="009C630E"/>
    <w:rsid w:val="009C6610"/>
    <w:rsid w:val="009C7782"/>
    <w:rsid w:val="009D0B9E"/>
    <w:rsid w:val="009D1ED5"/>
    <w:rsid w:val="009D4C13"/>
    <w:rsid w:val="009D531F"/>
    <w:rsid w:val="009E21A7"/>
    <w:rsid w:val="009F0CC9"/>
    <w:rsid w:val="009F503E"/>
    <w:rsid w:val="009F5F6C"/>
    <w:rsid w:val="00A012A4"/>
    <w:rsid w:val="00A023D2"/>
    <w:rsid w:val="00A02F26"/>
    <w:rsid w:val="00A1036F"/>
    <w:rsid w:val="00A103ED"/>
    <w:rsid w:val="00A1127F"/>
    <w:rsid w:val="00A13C60"/>
    <w:rsid w:val="00A15134"/>
    <w:rsid w:val="00A2057E"/>
    <w:rsid w:val="00A207C9"/>
    <w:rsid w:val="00A22515"/>
    <w:rsid w:val="00A24171"/>
    <w:rsid w:val="00A2437D"/>
    <w:rsid w:val="00A265AF"/>
    <w:rsid w:val="00A311F6"/>
    <w:rsid w:val="00A341A3"/>
    <w:rsid w:val="00A35800"/>
    <w:rsid w:val="00A427E8"/>
    <w:rsid w:val="00A42CC6"/>
    <w:rsid w:val="00A43404"/>
    <w:rsid w:val="00A4420A"/>
    <w:rsid w:val="00A44CB3"/>
    <w:rsid w:val="00A50E0E"/>
    <w:rsid w:val="00A52918"/>
    <w:rsid w:val="00A547B3"/>
    <w:rsid w:val="00A5732B"/>
    <w:rsid w:val="00A61277"/>
    <w:rsid w:val="00A62F91"/>
    <w:rsid w:val="00A65179"/>
    <w:rsid w:val="00A66836"/>
    <w:rsid w:val="00A70E82"/>
    <w:rsid w:val="00A7154A"/>
    <w:rsid w:val="00A8215D"/>
    <w:rsid w:val="00A83486"/>
    <w:rsid w:val="00A83AC3"/>
    <w:rsid w:val="00A84CAD"/>
    <w:rsid w:val="00A850EA"/>
    <w:rsid w:val="00A90E31"/>
    <w:rsid w:val="00A90E50"/>
    <w:rsid w:val="00A91A00"/>
    <w:rsid w:val="00A93FAB"/>
    <w:rsid w:val="00A95FA5"/>
    <w:rsid w:val="00A96D92"/>
    <w:rsid w:val="00AA0565"/>
    <w:rsid w:val="00AA18F0"/>
    <w:rsid w:val="00AA2F0F"/>
    <w:rsid w:val="00AA2FAD"/>
    <w:rsid w:val="00AA33E7"/>
    <w:rsid w:val="00AA37B5"/>
    <w:rsid w:val="00AA5B07"/>
    <w:rsid w:val="00AA78DA"/>
    <w:rsid w:val="00AB199C"/>
    <w:rsid w:val="00AB3733"/>
    <w:rsid w:val="00AB397B"/>
    <w:rsid w:val="00AB588C"/>
    <w:rsid w:val="00AB7897"/>
    <w:rsid w:val="00AC0B79"/>
    <w:rsid w:val="00AC410F"/>
    <w:rsid w:val="00AC5054"/>
    <w:rsid w:val="00AD10E8"/>
    <w:rsid w:val="00AD5133"/>
    <w:rsid w:val="00AE2E15"/>
    <w:rsid w:val="00AE4BAC"/>
    <w:rsid w:val="00AF2AE2"/>
    <w:rsid w:val="00AF6D59"/>
    <w:rsid w:val="00B00614"/>
    <w:rsid w:val="00B034FC"/>
    <w:rsid w:val="00B05310"/>
    <w:rsid w:val="00B10A0B"/>
    <w:rsid w:val="00B160EC"/>
    <w:rsid w:val="00B16F00"/>
    <w:rsid w:val="00B23DAC"/>
    <w:rsid w:val="00B30D85"/>
    <w:rsid w:val="00B35A4A"/>
    <w:rsid w:val="00B378F0"/>
    <w:rsid w:val="00B37E04"/>
    <w:rsid w:val="00B4192C"/>
    <w:rsid w:val="00B42AA9"/>
    <w:rsid w:val="00B44A98"/>
    <w:rsid w:val="00B453CF"/>
    <w:rsid w:val="00B53EB9"/>
    <w:rsid w:val="00B55087"/>
    <w:rsid w:val="00B57172"/>
    <w:rsid w:val="00B61C41"/>
    <w:rsid w:val="00B63FD7"/>
    <w:rsid w:val="00B71EB2"/>
    <w:rsid w:val="00B72BEA"/>
    <w:rsid w:val="00B74A27"/>
    <w:rsid w:val="00B750E5"/>
    <w:rsid w:val="00B80065"/>
    <w:rsid w:val="00B816D9"/>
    <w:rsid w:val="00B8778B"/>
    <w:rsid w:val="00B9120F"/>
    <w:rsid w:val="00B9216C"/>
    <w:rsid w:val="00B924A4"/>
    <w:rsid w:val="00B9381C"/>
    <w:rsid w:val="00BA1565"/>
    <w:rsid w:val="00BA20A7"/>
    <w:rsid w:val="00BA3189"/>
    <w:rsid w:val="00BA497A"/>
    <w:rsid w:val="00BA6625"/>
    <w:rsid w:val="00BB04EE"/>
    <w:rsid w:val="00BB0D1A"/>
    <w:rsid w:val="00BB1D3B"/>
    <w:rsid w:val="00BB52E0"/>
    <w:rsid w:val="00BC35ED"/>
    <w:rsid w:val="00BC4112"/>
    <w:rsid w:val="00BC7D50"/>
    <w:rsid w:val="00BD41FC"/>
    <w:rsid w:val="00BD552B"/>
    <w:rsid w:val="00BE205A"/>
    <w:rsid w:val="00BE3802"/>
    <w:rsid w:val="00BE3BFA"/>
    <w:rsid w:val="00BF0C67"/>
    <w:rsid w:val="00BF238E"/>
    <w:rsid w:val="00BF2F4A"/>
    <w:rsid w:val="00BF544D"/>
    <w:rsid w:val="00BF72A8"/>
    <w:rsid w:val="00C0076F"/>
    <w:rsid w:val="00C01CE6"/>
    <w:rsid w:val="00C0301C"/>
    <w:rsid w:val="00C050B6"/>
    <w:rsid w:val="00C0786D"/>
    <w:rsid w:val="00C10F12"/>
    <w:rsid w:val="00C13F93"/>
    <w:rsid w:val="00C245EA"/>
    <w:rsid w:val="00C256F6"/>
    <w:rsid w:val="00C3097E"/>
    <w:rsid w:val="00C34CC0"/>
    <w:rsid w:val="00C35ECC"/>
    <w:rsid w:val="00C361A8"/>
    <w:rsid w:val="00C41246"/>
    <w:rsid w:val="00C429A3"/>
    <w:rsid w:val="00C42C2E"/>
    <w:rsid w:val="00C45E5F"/>
    <w:rsid w:val="00C46291"/>
    <w:rsid w:val="00C51645"/>
    <w:rsid w:val="00C54BAA"/>
    <w:rsid w:val="00C57107"/>
    <w:rsid w:val="00C62600"/>
    <w:rsid w:val="00C63412"/>
    <w:rsid w:val="00C66D42"/>
    <w:rsid w:val="00C67BD8"/>
    <w:rsid w:val="00C714D0"/>
    <w:rsid w:val="00C87DB0"/>
    <w:rsid w:val="00C90ABA"/>
    <w:rsid w:val="00C90EF4"/>
    <w:rsid w:val="00C93A0B"/>
    <w:rsid w:val="00C9640B"/>
    <w:rsid w:val="00CA015A"/>
    <w:rsid w:val="00CA36DC"/>
    <w:rsid w:val="00CA3F45"/>
    <w:rsid w:val="00CB3BF9"/>
    <w:rsid w:val="00CC108F"/>
    <w:rsid w:val="00CC1AA3"/>
    <w:rsid w:val="00CC1F36"/>
    <w:rsid w:val="00CC6579"/>
    <w:rsid w:val="00CD4486"/>
    <w:rsid w:val="00CD5E16"/>
    <w:rsid w:val="00CE716E"/>
    <w:rsid w:val="00CF5E22"/>
    <w:rsid w:val="00D06A44"/>
    <w:rsid w:val="00D070BE"/>
    <w:rsid w:val="00D10845"/>
    <w:rsid w:val="00D151EB"/>
    <w:rsid w:val="00D21611"/>
    <w:rsid w:val="00D21D3E"/>
    <w:rsid w:val="00D23A06"/>
    <w:rsid w:val="00D23B79"/>
    <w:rsid w:val="00D25B52"/>
    <w:rsid w:val="00D300E0"/>
    <w:rsid w:val="00D3228A"/>
    <w:rsid w:val="00D362F4"/>
    <w:rsid w:val="00D374CD"/>
    <w:rsid w:val="00D40912"/>
    <w:rsid w:val="00D50E32"/>
    <w:rsid w:val="00D52810"/>
    <w:rsid w:val="00D52F45"/>
    <w:rsid w:val="00D55460"/>
    <w:rsid w:val="00D55A8B"/>
    <w:rsid w:val="00D62400"/>
    <w:rsid w:val="00D650CE"/>
    <w:rsid w:val="00D677D0"/>
    <w:rsid w:val="00D67C85"/>
    <w:rsid w:val="00D71719"/>
    <w:rsid w:val="00D7228E"/>
    <w:rsid w:val="00D776DA"/>
    <w:rsid w:val="00D77C87"/>
    <w:rsid w:val="00D83B1B"/>
    <w:rsid w:val="00D8758B"/>
    <w:rsid w:val="00D878AC"/>
    <w:rsid w:val="00D87DAD"/>
    <w:rsid w:val="00D90FFF"/>
    <w:rsid w:val="00D9240D"/>
    <w:rsid w:val="00D9376D"/>
    <w:rsid w:val="00D942B3"/>
    <w:rsid w:val="00D94550"/>
    <w:rsid w:val="00D94863"/>
    <w:rsid w:val="00D95159"/>
    <w:rsid w:val="00D9610D"/>
    <w:rsid w:val="00DA0981"/>
    <w:rsid w:val="00DA0BCA"/>
    <w:rsid w:val="00DA5BA8"/>
    <w:rsid w:val="00DA6BD6"/>
    <w:rsid w:val="00DA7D09"/>
    <w:rsid w:val="00DB57C5"/>
    <w:rsid w:val="00DC00C5"/>
    <w:rsid w:val="00DC2630"/>
    <w:rsid w:val="00DC2F1F"/>
    <w:rsid w:val="00DC3F9E"/>
    <w:rsid w:val="00DC443D"/>
    <w:rsid w:val="00DC49E9"/>
    <w:rsid w:val="00DC55E4"/>
    <w:rsid w:val="00DC7D71"/>
    <w:rsid w:val="00DD14EC"/>
    <w:rsid w:val="00DD188C"/>
    <w:rsid w:val="00DD29A3"/>
    <w:rsid w:val="00DD401D"/>
    <w:rsid w:val="00DD4173"/>
    <w:rsid w:val="00DD48E8"/>
    <w:rsid w:val="00DD48EE"/>
    <w:rsid w:val="00DD7955"/>
    <w:rsid w:val="00DE0B96"/>
    <w:rsid w:val="00DE10B9"/>
    <w:rsid w:val="00DE1EA1"/>
    <w:rsid w:val="00DE2DC0"/>
    <w:rsid w:val="00DF0B13"/>
    <w:rsid w:val="00DF23F3"/>
    <w:rsid w:val="00DF2BF0"/>
    <w:rsid w:val="00DF2EB8"/>
    <w:rsid w:val="00DF33FE"/>
    <w:rsid w:val="00DF353E"/>
    <w:rsid w:val="00DF4A94"/>
    <w:rsid w:val="00DF6003"/>
    <w:rsid w:val="00E00095"/>
    <w:rsid w:val="00E01EC6"/>
    <w:rsid w:val="00E02F9A"/>
    <w:rsid w:val="00E04F22"/>
    <w:rsid w:val="00E06508"/>
    <w:rsid w:val="00E066C3"/>
    <w:rsid w:val="00E06EA9"/>
    <w:rsid w:val="00E10D8C"/>
    <w:rsid w:val="00E1353A"/>
    <w:rsid w:val="00E1564B"/>
    <w:rsid w:val="00E208A0"/>
    <w:rsid w:val="00E20BD0"/>
    <w:rsid w:val="00E25B49"/>
    <w:rsid w:val="00E26FB7"/>
    <w:rsid w:val="00E371EA"/>
    <w:rsid w:val="00E46DA9"/>
    <w:rsid w:val="00E61096"/>
    <w:rsid w:val="00E61ED0"/>
    <w:rsid w:val="00E64429"/>
    <w:rsid w:val="00E677DD"/>
    <w:rsid w:val="00E70ACF"/>
    <w:rsid w:val="00E7155F"/>
    <w:rsid w:val="00E736F4"/>
    <w:rsid w:val="00E7594B"/>
    <w:rsid w:val="00E82D98"/>
    <w:rsid w:val="00E938E6"/>
    <w:rsid w:val="00E965A4"/>
    <w:rsid w:val="00EA1BA3"/>
    <w:rsid w:val="00EB4688"/>
    <w:rsid w:val="00EB6C07"/>
    <w:rsid w:val="00EB7E94"/>
    <w:rsid w:val="00EC028D"/>
    <w:rsid w:val="00EC27D8"/>
    <w:rsid w:val="00EC788B"/>
    <w:rsid w:val="00EC7DD9"/>
    <w:rsid w:val="00ED3134"/>
    <w:rsid w:val="00ED5D76"/>
    <w:rsid w:val="00ED633B"/>
    <w:rsid w:val="00EE2BBB"/>
    <w:rsid w:val="00EE3B12"/>
    <w:rsid w:val="00EE3E3A"/>
    <w:rsid w:val="00EE478C"/>
    <w:rsid w:val="00EF14B8"/>
    <w:rsid w:val="00EF305D"/>
    <w:rsid w:val="00F014A5"/>
    <w:rsid w:val="00F05B1F"/>
    <w:rsid w:val="00F1132C"/>
    <w:rsid w:val="00F142E3"/>
    <w:rsid w:val="00F14A07"/>
    <w:rsid w:val="00F15DD5"/>
    <w:rsid w:val="00F17D4B"/>
    <w:rsid w:val="00F21654"/>
    <w:rsid w:val="00F23139"/>
    <w:rsid w:val="00F25435"/>
    <w:rsid w:val="00F26A3D"/>
    <w:rsid w:val="00F27C61"/>
    <w:rsid w:val="00F31BAE"/>
    <w:rsid w:val="00F326E2"/>
    <w:rsid w:val="00F327EA"/>
    <w:rsid w:val="00F361A3"/>
    <w:rsid w:val="00F362EC"/>
    <w:rsid w:val="00F3776D"/>
    <w:rsid w:val="00F4021F"/>
    <w:rsid w:val="00F44051"/>
    <w:rsid w:val="00F50711"/>
    <w:rsid w:val="00F52E67"/>
    <w:rsid w:val="00F55A28"/>
    <w:rsid w:val="00F561F7"/>
    <w:rsid w:val="00F562D0"/>
    <w:rsid w:val="00F65685"/>
    <w:rsid w:val="00F66CD5"/>
    <w:rsid w:val="00F67A9A"/>
    <w:rsid w:val="00F708E3"/>
    <w:rsid w:val="00F70F4E"/>
    <w:rsid w:val="00F71408"/>
    <w:rsid w:val="00F7252A"/>
    <w:rsid w:val="00F73113"/>
    <w:rsid w:val="00F75FC4"/>
    <w:rsid w:val="00F83F5B"/>
    <w:rsid w:val="00F85981"/>
    <w:rsid w:val="00F86149"/>
    <w:rsid w:val="00F87263"/>
    <w:rsid w:val="00F87615"/>
    <w:rsid w:val="00F91717"/>
    <w:rsid w:val="00F93725"/>
    <w:rsid w:val="00FA1BA3"/>
    <w:rsid w:val="00FA4890"/>
    <w:rsid w:val="00FA6BD4"/>
    <w:rsid w:val="00FA6DFC"/>
    <w:rsid w:val="00FB0220"/>
    <w:rsid w:val="00FB31AC"/>
    <w:rsid w:val="00FB5D06"/>
    <w:rsid w:val="00FB77FA"/>
    <w:rsid w:val="00FC0E4D"/>
    <w:rsid w:val="00FC3C70"/>
    <w:rsid w:val="00FC4A73"/>
    <w:rsid w:val="00FC559C"/>
    <w:rsid w:val="00FC6D7A"/>
    <w:rsid w:val="00FC7F0D"/>
    <w:rsid w:val="00FD29DF"/>
    <w:rsid w:val="00FD5FDC"/>
    <w:rsid w:val="00FD6082"/>
    <w:rsid w:val="00FE1244"/>
    <w:rsid w:val="00FE1623"/>
    <w:rsid w:val="00FE645A"/>
    <w:rsid w:val="00FE7D3C"/>
    <w:rsid w:val="00FF5414"/>
    <w:rsid w:val="00FF6102"/>
    <w:rsid w:val="00FF6C5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C01F9B"/>
  <w15:docId w15:val="{7B12D9AF-EC66-4B44-B56B-9AA4AF46B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800"/>
    <w:pPr>
      <w:spacing w:line="240" w:lineRule="auto"/>
    </w:pPr>
    <w:rPr>
      <w:sz w:val="24"/>
      <w:szCs w:val="24"/>
    </w:rPr>
  </w:style>
  <w:style w:type="paragraph" w:styleId="Heading1">
    <w:name w:val="heading 1"/>
    <w:basedOn w:val="Normal"/>
    <w:next w:val="Normal"/>
    <w:link w:val="Heading1Char"/>
    <w:uiPriority w:val="9"/>
    <w:qFormat/>
    <w:rsid w:val="00CF5E22"/>
    <w:pPr>
      <w:keepNext/>
      <w:keepLines/>
      <w:spacing w:before="480" w:after="240"/>
      <w:outlineLvl w:val="0"/>
    </w:pPr>
    <w:rPr>
      <w:rFonts w:eastAsiaTheme="majorEastAsia" w:cstheme="majorBidi"/>
      <w:b/>
      <w:bCs/>
      <w:sz w:val="32"/>
      <w:szCs w:val="32"/>
    </w:rPr>
  </w:style>
  <w:style w:type="paragraph" w:styleId="Heading2">
    <w:name w:val="heading 2"/>
    <w:basedOn w:val="Heading4"/>
    <w:next w:val="Normal"/>
    <w:link w:val="Heading2Char"/>
    <w:uiPriority w:val="9"/>
    <w:unhideWhenUsed/>
    <w:qFormat/>
    <w:rsid w:val="00CF5E22"/>
    <w:pPr>
      <w:outlineLvl w:val="1"/>
    </w:pPr>
    <w:rPr>
      <w:i w:val="0"/>
      <w:sz w:val="28"/>
      <w:szCs w:val="24"/>
    </w:rPr>
  </w:style>
  <w:style w:type="paragraph" w:styleId="Heading3">
    <w:name w:val="heading 3"/>
    <w:basedOn w:val="Normal"/>
    <w:next w:val="Normal"/>
    <w:link w:val="Heading3Char"/>
    <w:uiPriority w:val="9"/>
    <w:unhideWhenUsed/>
    <w:qFormat/>
    <w:rsid w:val="00CF5E22"/>
    <w:pPr>
      <w:spacing w:before="240"/>
      <w:outlineLvl w:val="2"/>
    </w:pPr>
    <w:rPr>
      <w:b/>
      <w:i/>
      <w:szCs w:val="28"/>
    </w:rPr>
  </w:style>
  <w:style w:type="paragraph" w:styleId="Heading4">
    <w:name w:val="heading 4"/>
    <w:basedOn w:val="Heading3"/>
    <w:next w:val="Normal"/>
    <w:link w:val="Heading4Char"/>
    <w:uiPriority w:val="9"/>
    <w:unhideWhenUsed/>
    <w:qFormat/>
    <w:rsid w:val="000C46BB"/>
    <w:pPr>
      <w:outlineLvl w:val="3"/>
    </w:pPr>
    <w:rPr>
      <w:sz w:val="32"/>
      <w:szCs w:val="32"/>
    </w:rPr>
  </w:style>
  <w:style w:type="paragraph" w:styleId="Heading5">
    <w:name w:val="heading 5"/>
    <w:basedOn w:val="Normal"/>
    <w:next w:val="Normal"/>
    <w:link w:val="Heading5Char"/>
    <w:uiPriority w:val="9"/>
    <w:semiHidden/>
    <w:unhideWhenUsed/>
    <w:qFormat/>
    <w:rsid w:val="0063631C"/>
    <w:pPr>
      <w:keepNext/>
      <w:keepLines/>
      <w:spacing w:before="2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E22"/>
    <w:rPr>
      <w:rFonts w:eastAsiaTheme="majorEastAsia" w:cstheme="majorBidi"/>
      <w:b/>
      <w:bCs/>
      <w:sz w:val="32"/>
      <w:szCs w:val="32"/>
    </w:rPr>
  </w:style>
  <w:style w:type="character" w:customStyle="1" w:styleId="Heading2Char">
    <w:name w:val="Heading 2 Char"/>
    <w:basedOn w:val="DefaultParagraphFont"/>
    <w:link w:val="Heading2"/>
    <w:uiPriority w:val="9"/>
    <w:rsid w:val="00CF5E22"/>
    <w:rPr>
      <w:b/>
      <w:sz w:val="28"/>
      <w:szCs w:val="24"/>
    </w:rPr>
  </w:style>
  <w:style w:type="character" w:customStyle="1" w:styleId="Heading3Char">
    <w:name w:val="Heading 3 Char"/>
    <w:basedOn w:val="DefaultParagraphFont"/>
    <w:link w:val="Heading3"/>
    <w:uiPriority w:val="9"/>
    <w:rsid w:val="00CF5E22"/>
    <w:rPr>
      <w:b/>
      <w:i/>
      <w:sz w:val="24"/>
      <w:szCs w:val="28"/>
    </w:rPr>
  </w:style>
  <w:style w:type="paragraph" w:styleId="BalloonText">
    <w:name w:val="Balloon Text"/>
    <w:basedOn w:val="Normal"/>
    <w:link w:val="BalloonTextChar"/>
    <w:uiPriority w:val="99"/>
    <w:semiHidden/>
    <w:unhideWhenUsed/>
    <w:rsid w:val="0059151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12"/>
    <w:rPr>
      <w:rFonts w:ascii="Tahoma" w:hAnsi="Tahoma" w:cs="Tahoma"/>
      <w:sz w:val="16"/>
      <w:szCs w:val="16"/>
    </w:rPr>
  </w:style>
  <w:style w:type="character" w:styleId="CommentReference">
    <w:name w:val="annotation reference"/>
    <w:basedOn w:val="DefaultParagraphFont"/>
    <w:uiPriority w:val="99"/>
    <w:semiHidden/>
    <w:unhideWhenUsed/>
    <w:rsid w:val="00E677DD"/>
    <w:rPr>
      <w:sz w:val="16"/>
      <w:szCs w:val="16"/>
    </w:rPr>
  </w:style>
  <w:style w:type="paragraph" w:styleId="CommentText">
    <w:name w:val="annotation text"/>
    <w:basedOn w:val="Normal"/>
    <w:link w:val="CommentTextChar"/>
    <w:uiPriority w:val="99"/>
    <w:semiHidden/>
    <w:unhideWhenUsed/>
    <w:rsid w:val="00E677DD"/>
    <w:rPr>
      <w:sz w:val="20"/>
      <w:szCs w:val="20"/>
    </w:rPr>
  </w:style>
  <w:style w:type="character" w:customStyle="1" w:styleId="CommentTextChar">
    <w:name w:val="Comment Text Char"/>
    <w:basedOn w:val="DefaultParagraphFont"/>
    <w:link w:val="CommentText"/>
    <w:uiPriority w:val="99"/>
    <w:semiHidden/>
    <w:rsid w:val="00E677DD"/>
    <w:rPr>
      <w:sz w:val="20"/>
      <w:szCs w:val="20"/>
    </w:rPr>
  </w:style>
  <w:style w:type="paragraph" w:styleId="CommentSubject">
    <w:name w:val="annotation subject"/>
    <w:basedOn w:val="CommentText"/>
    <w:next w:val="CommentText"/>
    <w:link w:val="CommentSubjectChar"/>
    <w:uiPriority w:val="99"/>
    <w:semiHidden/>
    <w:unhideWhenUsed/>
    <w:rsid w:val="00E677DD"/>
    <w:rPr>
      <w:b/>
      <w:bCs/>
    </w:rPr>
  </w:style>
  <w:style w:type="character" w:customStyle="1" w:styleId="CommentSubjectChar">
    <w:name w:val="Comment Subject Char"/>
    <w:basedOn w:val="CommentTextChar"/>
    <w:link w:val="CommentSubject"/>
    <w:uiPriority w:val="99"/>
    <w:semiHidden/>
    <w:rsid w:val="00E677DD"/>
    <w:rPr>
      <w:b/>
      <w:bCs/>
      <w:sz w:val="20"/>
      <w:szCs w:val="20"/>
    </w:rPr>
  </w:style>
  <w:style w:type="character" w:customStyle="1" w:styleId="Heading4Char">
    <w:name w:val="Heading 4 Char"/>
    <w:basedOn w:val="DefaultParagraphFont"/>
    <w:link w:val="Heading4"/>
    <w:uiPriority w:val="9"/>
    <w:rsid w:val="000C46BB"/>
    <w:rPr>
      <w:b/>
      <w:sz w:val="32"/>
      <w:szCs w:val="32"/>
    </w:rPr>
  </w:style>
  <w:style w:type="character" w:customStyle="1" w:styleId="Heading5Char">
    <w:name w:val="Heading 5 Char"/>
    <w:basedOn w:val="DefaultParagraphFont"/>
    <w:link w:val="Heading5"/>
    <w:uiPriority w:val="9"/>
    <w:semiHidden/>
    <w:rsid w:val="0063631C"/>
    <w:rPr>
      <w:rFonts w:ascii="Lucida Bright" w:eastAsiaTheme="majorEastAsia" w:hAnsi="Lucida Bright" w:cstheme="majorBidi"/>
      <w:sz w:val="24"/>
      <w:szCs w:val="24"/>
    </w:rPr>
  </w:style>
  <w:style w:type="paragraph" w:styleId="Title">
    <w:name w:val="Title"/>
    <w:basedOn w:val="Normal"/>
    <w:next w:val="Normal"/>
    <w:link w:val="TitleChar"/>
    <w:uiPriority w:val="10"/>
    <w:qFormat/>
    <w:rsid w:val="00FE645A"/>
    <w:pPr>
      <w:spacing w:after="24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FE645A"/>
    <w:rPr>
      <w:rFonts w:eastAsiaTheme="majorEastAsia" w:cstheme="majorBidi"/>
      <w:b/>
      <w:spacing w:val="5"/>
      <w:kern w:val="28"/>
      <w:sz w:val="52"/>
      <w:szCs w:val="52"/>
    </w:rPr>
  </w:style>
  <w:style w:type="paragraph" w:styleId="Footer">
    <w:name w:val="footer"/>
    <w:basedOn w:val="Normal"/>
    <w:link w:val="FooterChar"/>
    <w:uiPriority w:val="99"/>
    <w:unhideWhenUsed/>
    <w:rsid w:val="00705DAD"/>
    <w:pPr>
      <w:tabs>
        <w:tab w:val="center" w:pos="4320"/>
        <w:tab w:val="right" w:pos="8640"/>
      </w:tabs>
      <w:spacing w:after="0"/>
    </w:pPr>
  </w:style>
  <w:style w:type="character" w:customStyle="1" w:styleId="FooterChar">
    <w:name w:val="Footer Char"/>
    <w:basedOn w:val="DefaultParagraphFont"/>
    <w:link w:val="Footer"/>
    <w:uiPriority w:val="99"/>
    <w:rsid w:val="00705DAD"/>
    <w:rPr>
      <w:rFonts w:ascii="Lucida Bright" w:hAnsi="Lucida Bright"/>
      <w:sz w:val="24"/>
      <w:szCs w:val="24"/>
    </w:rPr>
  </w:style>
  <w:style w:type="character" w:styleId="PageNumber">
    <w:name w:val="page number"/>
    <w:basedOn w:val="DefaultParagraphFont"/>
    <w:uiPriority w:val="99"/>
    <w:semiHidden/>
    <w:unhideWhenUsed/>
    <w:rsid w:val="00705DAD"/>
  </w:style>
  <w:style w:type="paragraph" w:styleId="Header">
    <w:name w:val="header"/>
    <w:basedOn w:val="Normal"/>
    <w:link w:val="HeaderChar"/>
    <w:uiPriority w:val="99"/>
    <w:unhideWhenUsed/>
    <w:rsid w:val="00705DAD"/>
    <w:pPr>
      <w:tabs>
        <w:tab w:val="center" w:pos="4320"/>
        <w:tab w:val="right" w:pos="8640"/>
      </w:tabs>
      <w:spacing w:after="0"/>
    </w:pPr>
  </w:style>
  <w:style w:type="character" w:customStyle="1" w:styleId="HeaderChar">
    <w:name w:val="Header Char"/>
    <w:basedOn w:val="DefaultParagraphFont"/>
    <w:link w:val="Header"/>
    <w:uiPriority w:val="99"/>
    <w:rsid w:val="00705DAD"/>
    <w:rPr>
      <w:rFonts w:ascii="Lucida Bright" w:hAnsi="Lucida Bright"/>
      <w:sz w:val="24"/>
      <w:szCs w:val="24"/>
    </w:rPr>
  </w:style>
  <w:style w:type="paragraph" w:styleId="DocumentMap">
    <w:name w:val="Document Map"/>
    <w:basedOn w:val="Normal"/>
    <w:link w:val="DocumentMapChar"/>
    <w:uiPriority w:val="99"/>
    <w:semiHidden/>
    <w:unhideWhenUsed/>
    <w:rsid w:val="008323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832324"/>
    <w:rPr>
      <w:rFonts w:ascii="Lucida Grande" w:hAnsi="Lucida Grande" w:cs="Lucida Grande"/>
      <w:sz w:val="24"/>
      <w:szCs w:val="24"/>
    </w:rPr>
  </w:style>
  <w:style w:type="table" w:styleId="TableGrid">
    <w:name w:val="Table Grid"/>
    <w:basedOn w:val="TableNormal"/>
    <w:uiPriority w:val="59"/>
    <w:rsid w:val="001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writing">
    <w:name w:val="Table writing"/>
    <w:basedOn w:val="Normal"/>
    <w:qFormat/>
    <w:rsid w:val="001420B3"/>
    <w:pPr>
      <w:autoSpaceDE w:val="0"/>
      <w:autoSpaceDN w:val="0"/>
      <w:adjustRightInd w:val="0"/>
      <w:spacing w:before="60" w:after="60"/>
    </w:pPr>
    <w:rPr>
      <w:rFonts w:cs="Calibri"/>
      <w:color w:val="000000"/>
      <w:sz w:val="20"/>
      <w:szCs w:val="20"/>
    </w:rPr>
  </w:style>
  <w:style w:type="paragraph" w:customStyle="1" w:styleId="Tableheading">
    <w:name w:val="Table heading"/>
    <w:basedOn w:val="Normal"/>
    <w:qFormat/>
    <w:rsid w:val="001420B3"/>
    <w:pPr>
      <w:autoSpaceDE w:val="0"/>
      <w:autoSpaceDN w:val="0"/>
      <w:adjustRightInd w:val="0"/>
      <w:spacing w:before="60" w:after="60"/>
      <w:jc w:val="center"/>
    </w:pPr>
    <w:rPr>
      <w:rFonts w:cs="Calibri"/>
      <w:b/>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ED633B"/>
    <w:pPr>
      <w:spacing w:after="160" w:line="240" w:lineRule="exact"/>
    </w:pPr>
    <w:rPr>
      <w:rFonts w:ascii="Verdana" w:eastAsia="MS Mincho" w:hAnsi="Verdana" w:cs="Verdana"/>
      <w:sz w:val="20"/>
      <w:szCs w:val="20"/>
      <w:lang w:val="en-US" w:eastAsia="en-US"/>
    </w:rPr>
  </w:style>
  <w:style w:type="paragraph" w:customStyle="1" w:styleId="Notes">
    <w:name w:val="Notes"/>
    <w:basedOn w:val="Normal"/>
    <w:qFormat/>
    <w:rsid w:val="003370D0"/>
    <w:rPr>
      <w:rFonts w:cs="Baskerville"/>
      <w:sz w:val="20"/>
      <w:szCs w:val="20"/>
    </w:rPr>
  </w:style>
  <w:style w:type="paragraph" w:customStyle="1" w:styleId="Tabletitle">
    <w:name w:val="Table title"/>
    <w:basedOn w:val="Heading4"/>
    <w:link w:val="TabletitleChar"/>
    <w:qFormat/>
    <w:rsid w:val="00CF5E22"/>
    <w:pPr>
      <w:spacing w:after="20"/>
    </w:pPr>
    <w:rPr>
      <w:i w:val="0"/>
      <w:sz w:val="24"/>
      <w:szCs w:val="24"/>
    </w:rPr>
  </w:style>
  <w:style w:type="paragraph" w:customStyle="1" w:styleId="Figurecaption">
    <w:name w:val="Figure caption"/>
    <w:basedOn w:val="Normal"/>
    <w:link w:val="FigurecaptionChar"/>
    <w:qFormat/>
    <w:rsid w:val="00FE645A"/>
    <w:pPr>
      <w:spacing w:before="60" w:after="60"/>
    </w:pPr>
    <w:rPr>
      <w:sz w:val="20"/>
      <w:szCs w:val="20"/>
      <w:lang w:eastAsia="en-US"/>
    </w:rPr>
  </w:style>
  <w:style w:type="character" w:customStyle="1" w:styleId="FigurecaptionChar">
    <w:name w:val="Figure caption Char"/>
    <w:basedOn w:val="DefaultParagraphFont"/>
    <w:link w:val="Figurecaption"/>
    <w:rsid w:val="00FE645A"/>
    <w:rPr>
      <w:sz w:val="20"/>
      <w:szCs w:val="20"/>
      <w:lang w:eastAsia="en-US"/>
    </w:rPr>
  </w:style>
  <w:style w:type="paragraph" w:styleId="FootnoteText">
    <w:name w:val="footnote text"/>
    <w:basedOn w:val="Normal"/>
    <w:link w:val="FootnoteTextChar"/>
    <w:uiPriority w:val="99"/>
    <w:semiHidden/>
    <w:unhideWhenUsed/>
    <w:rsid w:val="008142B4"/>
    <w:pPr>
      <w:spacing w:after="0"/>
    </w:pPr>
    <w:rPr>
      <w:sz w:val="18"/>
      <w:szCs w:val="20"/>
    </w:rPr>
  </w:style>
  <w:style w:type="character" w:customStyle="1" w:styleId="FootnoteTextChar">
    <w:name w:val="Footnote Text Char"/>
    <w:basedOn w:val="DefaultParagraphFont"/>
    <w:link w:val="FootnoteText"/>
    <w:uiPriority w:val="99"/>
    <w:semiHidden/>
    <w:rsid w:val="008142B4"/>
    <w:rPr>
      <w:sz w:val="18"/>
      <w:szCs w:val="20"/>
    </w:rPr>
  </w:style>
  <w:style w:type="character" w:styleId="FootnoteReference">
    <w:name w:val="footnote reference"/>
    <w:basedOn w:val="DefaultParagraphFont"/>
    <w:uiPriority w:val="99"/>
    <w:semiHidden/>
    <w:unhideWhenUsed/>
    <w:rsid w:val="008142B4"/>
    <w:rPr>
      <w:vertAlign w:val="superscript"/>
    </w:rPr>
  </w:style>
  <w:style w:type="character" w:customStyle="1" w:styleId="TabletitleChar">
    <w:name w:val="Table title Char"/>
    <w:basedOn w:val="Heading4Char"/>
    <w:link w:val="Tabletitle"/>
    <w:rsid w:val="00CF5E22"/>
    <w:rPr>
      <w:b/>
      <w:sz w:val="24"/>
      <w:szCs w:val="24"/>
    </w:rPr>
  </w:style>
  <w:style w:type="paragraph" w:customStyle="1" w:styleId="Figuretitle">
    <w:name w:val="Figure title"/>
    <w:basedOn w:val="Tabletitle"/>
    <w:link w:val="FiguretitleChar"/>
    <w:qFormat/>
    <w:rsid w:val="00FE645A"/>
    <w:pPr>
      <w:spacing w:before="60" w:after="60"/>
    </w:pPr>
    <w:rPr>
      <w:lang w:val="en-US"/>
    </w:rPr>
  </w:style>
  <w:style w:type="character" w:customStyle="1" w:styleId="FiguretitleChar">
    <w:name w:val="Figure title Char"/>
    <w:basedOn w:val="TabletitleChar"/>
    <w:link w:val="Figuretitle"/>
    <w:rsid w:val="00FE645A"/>
    <w:rPr>
      <w:rFonts w:ascii="Lucida Bright" w:eastAsiaTheme="majorEastAsia" w:hAnsi="Lucida Bright" w:cstheme="majorBidi"/>
      <w:b/>
      <w:bCs w:val="0"/>
      <w:i w:val="0"/>
      <w:iCs w:val="0"/>
      <w:sz w:val="24"/>
      <w:szCs w:val="24"/>
      <w:lang w:val="en-US"/>
    </w:rPr>
  </w:style>
  <w:style w:type="paragraph" w:styleId="NoSpacing">
    <w:name w:val="No Spacing"/>
    <w:uiPriority w:val="1"/>
    <w:qFormat/>
    <w:rsid w:val="00BB0D1A"/>
    <w:pPr>
      <w:spacing w:after="0" w:line="240" w:lineRule="auto"/>
    </w:pPr>
    <w:rPr>
      <w:sz w:val="24"/>
      <w:szCs w:val="24"/>
    </w:rPr>
  </w:style>
  <w:style w:type="paragraph" w:styleId="ListParagraph">
    <w:name w:val="List Paragraph"/>
    <w:basedOn w:val="Normal"/>
    <w:uiPriority w:val="34"/>
    <w:qFormat/>
    <w:rsid w:val="003402E4"/>
    <w:pPr>
      <w:ind w:left="720"/>
      <w:contextualSpacing/>
    </w:pPr>
  </w:style>
  <w:style w:type="character" w:styleId="Hyperlink">
    <w:name w:val="Hyperlink"/>
    <w:basedOn w:val="DefaultParagraphFont"/>
    <w:uiPriority w:val="99"/>
    <w:unhideWhenUsed/>
    <w:rsid w:val="00F17D4B"/>
    <w:rPr>
      <w:color w:val="0000FF" w:themeColor="hyperlink"/>
      <w:u w:val="single"/>
    </w:rPr>
  </w:style>
  <w:style w:type="paragraph" w:customStyle="1" w:styleId="Title2">
    <w:name w:val="Title 2"/>
    <w:basedOn w:val="Heading1"/>
    <w:link w:val="Title2Char"/>
    <w:qFormat/>
    <w:rsid w:val="00F73113"/>
    <w:rPr>
      <w:sz w:val="40"/>
    </w:rPr>
  </w:style>
  <w:style w:type="paragraph" w:customStyle="1" w:styleId="Meetingdate">
    <w:name w:val="Meeting date"/>
    <w:basedOn w:val="Heading4"/>
    <w:link w:val="MeetingdateChar"/>
    <w:qFormat/>
    <w:rsid w:val="00F73113"/>
    <w:rPr>
      <w:sz w:val="24"/>
    </w:rPr>
  </w:style>
  <w:style w:type="character" w:customStyle="1" w:styleId="Title2Char">
    <w:name w:val="Title 2 Char"/>
    <w:basedOn w:val="Heading1Char"/>
    <w:link w:val="Title2"/>
    <w:rsid w:val="00F73113"/>
    <w:rPr>
      <w:rFonts w:eastAsiaTheme="majorEastAsia" w:cstheme="majorBidi"/>
      <w:b/>
      <w:bCs/>
      <w:sz w:val="40"/>
      <w:szCs w:val="32"/>
    </w:rPr>
  </w:style>
  <w:style w:type="character" w:customStyle="1" w:styleId="MeetingdateChar">
    <w:name w:val="Meeting date Char"/>
    <w:basedOn w:val="Heading4Char"/>
    <w:link w:val="Meetingdate"/>
    <w:rsid w:val="00F73113"/>
    <w:rPr>
      <w:b/>
      <w:i/>
      <w:sz w:val="24"/>
      <w:szCs w:val="32"/>
    </w:rPr>
  </w:style>
  <w:style w:type="paragraph" w:customStyle="1" w:styleId="Default">
    <w:name w:val="Default"/>
    <w:basedOn w:val="Normal"/>
    <w:rsid w:val="001460C4"/>
    <w:pPr>
      <w:autoSpaceDE w:val="0"/>
      <w:autoSpaceDN w:val="0"/>
      <w:spacing w:after="0"/>
    </w:pPr>
    <w:rPr>
      <w:rFonts w:ascii="Calibri" w:eastAsiaTheme="minorHAnsi" w:hAnsi="Calibri" w:cs="Times New Roman"/>
      <w:color w:val="000000"/>
      <w:lang w:eastAsia="en-US"/>
    </w:rPr>
  </w:style>
  <w:style w:type="character" w:styleId="FollowedHyperlink">
    <w:name w:val="FollowedHyperlink"/>
    <w:basedOn w:val="DefaultParagraphFont"/>
    <w:uiPriority w:val="99"/>
    <w:semiHidden/>
    <w:unhideWhenUsed/>
    <w:rsid w:val="004A33AB"/>
    <w:rPr>
      <w:color w:val="800080" w:themeColor="followedHyperlink"/>
      <w:u w:val="single"/>
    </w:rPr>
  </w:style>
  <w:style w:type="paragraph" w:styleId="Revision">
    <w:name w:val="Revision"/>
    <w:hidden/>
    <w:uiPriority w:val="99"/>
    <w:semiHidden/>
    <w:rsid w:val="008F3C94"/>
    <w:pPr>
      <w:spacing w:after="0" w:line="240" w:lineRule="auto"/>
    </w:pPr>
    <w:rPr>
      <w:sz w:val="24"/>
      <w:szCs w:val="24"/>
    </w:rPr>
  </w:style>
  <w:style w:type="paragraph" w:styleId="EndnoteText">
    <w:name w:val="endnote text"/>
    <w:basedOn w:val="Normal"/>
    <w:link w:val="EndnoteTextChar"/>
    <w:uiPriority w:val="99"/>
    <w:semiHidden/>
    <w:unhideWhenUsed/>
    <w:rsid w:val="00A02F26"/>
    <w:pPr>
      <w:spacing w:after="0"/>
    </w:pPr>
    <w:rPr>
      <w:sz w:val="20"/>
      <w:szCs w:val="20"/>
    </w:rPr>
  </w:style>
  <w:style w:type="character" w:customStyle="1" w:styleId="EndnoteTextChar">
    <w:name w:val="Endnote Text Char"/>
    <w:basedOn w:val="DefaultParagraphFont"/>
    <w:link w:val="EndnoteText"/>
    <w:uiPriority w:val="99"/>
    <w:semiHidden/>
    <w:rsid w:val="00A02F26"/>
    <w:rPr>
      <w:sz w:val="20"/>
      <w:szCs w:val="20"/>
    </w:rPr>
  </w:style>
  <w:style w:type="character" w:styleId="EndnoteReference">
    <w:name w:val="endnote reference"/>
    <w:basedOn w:val="DefaultParagraphFont"/>
    <w:uiPriority w:val="99"/>
    <w:semiHidden/>
    <w:unhideWhenUsed/>
    <w:rsid w:val="00A02F26"/>
    <w:rPr>
      <w:vertAlign w:val="superscript"/>
    </w:rPr>
  </w:style>
  <w:style w:type="character" w:styleId="UnresolvedMention">
    <w:name w:val="Unresolved Mention"/>
    <w:basedOn w:val="DefaultParagraphFont"/>
    <w:uiPriority w:val="99"/>
    <w:semiHidden/>
    <w:unhideWhenUsed/>
    <w:rsid w:val="004170E4"/>
    <w:rPr>
      <w:color w:val="605E5C"/>
      <w:shd w:val="clear" w:color="auto" w:fill="E1DFDD"/>
    </w:rPr>
  </w:style>
  <w:style w:type="paragraph" w:customStyle="1" w:styleId="2Sections">
    <w:name w:val="2. Sections"/>
    <w:qFormat/>
    <w:rsid w:val="004F6999"/>
    <w:pPr>
      <w:numPr>
        <w:numId w:val="36"/>
      </w:numPr>
      <w:spacing w:before="240" w:after="120" w:line="240" w:lineRule="auto"/>
      <w:outlineLvl w:val="0"/>
    </w:pPr>
    <w:rPr>
      <w:rFonts w:eastAsia="Times New Roman" w:cs="Arial"/>
      <w:b/>
      <w:snapToGrid w:val="0"/>
      <w:sz w:val="32"/>
      <w:szCs w:val="32"/>
      <w:lang w:eastAsia="en-US"/>
    </w:rPr>
  </w:style>
  <w:style w:type="paragraph" w:customStyle="1" w:styleId="3Bodytext">
    <w:name w:val="3. Body text"/>
    <w:basedOn w:val="ListParagraph"/>
    <w:link w:val="3BodytextChar"/>
    <w:qFormat/>
    <w:rsid w:val="004F6999"/>
    <w:pPr>
      <w:numPr>
        <w:ilvl w:val="1"/>
        <w:numId w:val="36"/>
      </w:numPr>
      <w:spacing w:after="120"/>
      <w:contextualSpacing w:val="0"/>
      <w:jc w:val="both"/>
    </w:pPr>
    <w:rPr>
      <w:rFonts w:eastAsiaTheme="minorHAnsi"/>
      <w:szCs w:val="22"/>
      <w:lang w:eastAsia="en-US"/>
    </w:rPr>
  </w:style>
  <w:style w:type="character" w:customStyle="1" w:styleId="3BodytextChar">
    <w:name w:val="3. Body text Char"/>
    <w:basedOn w:val="DefaultParagraphFont"/>
    <w:link w:val="3Bodytext"/>
    <w:rsid w:val="004F6999"/>
    <w:rPr>
      <w:rFonts w:eastAsiaTheme="minorHAnsi"/>
      <w:sz w:val="24"/>
      <w:lang w:eastAsia="en-US"/>
    </w:rPr>
  </w:style>
  <w:style w:type="paragraph" w:styleId="NormalWeb">
    <w:name w:val="Normal (Web)"/>
    <w:basedOn w:val="Normal"/>
    <w:uiPriority w:val="99"/>
    <w:semiHidden/>
    <w:unhideWhenUsed/>
    <w:rsid w:val="00D9455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67872">
      <w:bodyDiv w:val="1"/>
      <w:marLeft w:val="0"/>
      <w:marRight w:val="0"/>
      <w:marTop w:val="0"/>
      <w:marBottom w:val="0"/>
      <w:divBdr>
        <w:top w:val="none" w:sz="0" w:space="0" w:color="auto"/>
        <w:left w:val="none" w:sz="0" w:space="0" w:color="auto"/>
        <w:bottom w:val="none" w:sz="0" w:space="0" w:color="auto"/>
        <w:right w:val="none" w:sz="0" w:space="0" w:color="auto"/>
      </w:divBdr>
    </w:div>
    <w:div w:id="196434228">
      <w:bodyDiv w:val="1"/>
      <w:marLeft w:val="0"/>
      <w:marRight w:val="0"/>
      <w:marTop w:val="0"/>
      <w:marBottom w:val="0"/>
      <w:divBdr>
        <w:top w:val="none" w:sz="0" w:space="0" w:color="auto"/>
        <w:left w:val="none" w:sz="0" w:space="0" w:color="auto"/>
        <w:bottom w:val="none" w:sz="0" w:space="0" w:color="auto"/>
        <w:right w:val="none" w:sz="0" w:space="0" w:color="auto"/>
      </w:divBdr>
    </w:div>
    <w:div w:id="275673321">
      <w:bodyDiv w:val="1"/>
      <w:marLeft w:val="0"/>
      <w:marRight w:val="0"/>
      <w:marTop w:val="0"/>
      <w:marBottom w:val="0"/>
      <w:divBdr>
        <w:top w:val="none" w:sz="0" w:space="0" w:color="auto"/>
        <w:left w:val="none" w:sz="0" w:space="0" w:color="auto"/>
        <w:bottom w:val="none" w:sz="0" w:space="0" w:color="auto"/>
        <w:right w:val="none" w:sz="0" w:space="0" w:color="auto"/>
      </w:divBdr>
    </w:div>
    <w:div w:id="395667520">
      <w:bodyDiv w:val="1"/>
      <w:marLeft w:val="0"/>
      <w:marRight w:val="0"/>
      <w:marTop w:val="0"/>
      <w:marBottom w:val="0"/>
      <w:divBdr>
        <w:top w:val="none" w:sz="0" w:space="0" w:color="auto"/>
        <w:left w:val="none" w:sz="0" w:space="0" w:color="auto"/>
        <w:bottom w:val="none" w:sz="0" w:space="0" w:color="auto"/>
        <w:right w:val="none" w:sz="0" w:space="0" w:color="auto"/>
      </w:divBdr>
    </w:div>
    <w:div w:id="573079203">
      <w:bodyDiv w:val="1"/>
      <w:marLeft w:val="0"/>
      <w:marRight w:val="0"/>
      <w:marTop w:val="0"/>
      <w:marBottom w:val="0"/>
      <w:divBdr>
        <w:top w:val="none" w:sz="0" w:space="0" w:color="auto"/>
        <w:left w:val="none" w:sz="0" w:space="0" w:color="auto"/>
        <w:bottom w:val="none" w:sz="0" w:space="0" w:color="auto"/>
        <w:right w:val="none" w:sz="0" w:space="0" w:color="auto"/>
      </w:divBdr>
    </w:div>
    <w:div w:id="647443844">
      <w:bodyDiv w:val="1"/>
      <w:marLeft w:val="0"/>
      <w:marRight w:val="0"/>
      <w:marTop w:val="0"/>
      <w:marBottom w:val="0"/>
      <w:divBdr>
        <w:top w:val="none" w:sz="0" w:space="0" w:color="auto"/>
        <w:left w:val="none" w:sz="0" w:space="0" w:color="auto"/>
        <w:bottom w:val="none" w:sz="0" w:space="0" w:color="auto"/>
        <w:right w:val="none" w:sz="0" w:space="0" w:color="auto"/>
      </w:divBdr>
    </w:div>
    <w:div w:id="793214108">
      <w:bodyDiv w:val="1"/>
      <w:marLeft w:val="0"/>
      <w:marRight w:val="0"/>
      <w:marTop w:val="0"/>
      <w:marBottom w:val="0"/>
      <w:divBdr>
        <w:top w:val="none" w:sz="0" w:space="0" w:color="auto"/>
        <w:left w:val="none" w:sz="0" w:space="0" w:color="auto"/>
        <w:bottom w:val="none" w:sz="0" w:space="0" w:color="auto"/>
        <w:right w:val="none" w:sz="0" w:space="0" w:color="auto"/>
      </w:divBdr>
    </w:div>
    <w:div w:id="958685797">
      <w:bodyDiv w:val="1"/>
      <w:marLeft w:val="0"/>
      <w:marRight w:val="0"/>
      <w:marTop w:val="0"/>
      <w:marBottom w:val="0"/>
      <w:divBdr>
        <w:top w:val="none" w:sz="0" w:space="0" w:color="auto"/>
        <w:left w:val="none" w:sz="0" w:space="0" w:color="auto"/>
        <w:bottom w:val="none" w:sz="0" w:space="0" w:color="auto"/>
        <w:right w:val="none" w:sz="0" w:space="0" w:color="auto"/>
      </w:divBdr>
    </w:div>
    <w:div w:id="1008363137">
      <w:bodyDiv w:val="1"/>
      <w:marLeft w:val="0"/>
      <w:marRight w:val="0"/>
      <w:marTop w:val="0"/>
      <w:marBottom w:val="0"/>
      <w:divBdr>
        <w:top w:val="none" w:sz="0" w:space="0" w:color="auto"/>
        <w:left w:val="none" w:sz="0" w:space="0" w:color="auto"/>
        <w:bottom w:val="none" w:sz="0" w:space="0" w:color="auto"/>
        <w:right w:val="none" w:sz="0" w:space="0" w:color="auto"/>
      </w:divBdr>
    </w:div>
    <w:div w:id="1097095419">
      <w:bodyDiv w:val="1"/>
      <w:marLeft w:val="0"/>
      <w:marRight w:val="0"/>
      <w:marTop w:val="0"/>
      <w:marBottom w:val="0"/>
      <w:divBdr>
        <w:top w:val="none" w:sz="0" w:space="0" w:color="auto"/>
        <w:left w:val="none" w:sz="0" w:space="0" w:color="auto"/>
        <w:bottom w:val="none" w:sz="0" w:space="0" w:color="auto"/>
        <w:right w:val="none" w:sz="0" w:space="0" w:color="auto"/>
      </w:divBdr>
    </w:div>
    <w:div w:id="1111436557">
      <w:bodyDiv w:val="1"/>
      <w:marLeft w:val="0"/>
      <w:marRight w:val="0"/>
      <w:marTop w:val="0"/>
      <w:marBottom w:val="0"/>
      <w:divBdr>
        <w:top w:val="none" w:sz="0" w:space="0" w:color="auto"/>
        <w:left w:val="none" w:sz="0" w:space="0" w:color="auto"/>
        <w:bottom w:val="none" w:sz="0" w:space="0" w:color="auto"/>
        <w:right w:val="none" w:sz="0" w:space="0" w:color="auto"/>
      </w:divBdr>
    </w:div>
    <w:div w:id="1448768356">
      <w:bodyDiv w:val="1"/>
      <w:marLeft w:val="0"/>
      <w:marRight w:val="0"/>
      <w:marTop w:val="0"/>
      <w:marBottom w:val="0"/>
      <w:divBdr>
        <w:top w:val="none" w:sz="0" w:space="0" w:color="auto"/>
        <w:left w:val="none" w:sz="0" w:space="0" w:color="auto"/>
        <w:bottom w:val="none" w:sz="0" w:space="0" w:color="auto"/>
        <w:right w:val="none" w:sz="0" w:space="0" w:color="auto"/>
      </w:divBdr>
    </w:div>
    <w:div w:id="1479149414">
      <w:bodyDiv w:val="1"/>
      <w:marLeft w:val="0"/>
      <w:marRight w:val="0"/>
      <w:marTop w:val="0"/>
      <w:marBottom w:val="0"/>
      <w:divBdr>
        <w:top w:val="none" w:sz="0" w:space="0" w:color="auto"/>
        <w:left w:val="none" w:sz="0" w:space="0" w:color="auto"/>
        <w:bottom w:val="none" w:sz="0" w:space="0" w:color="auto"/>
        <w:right w:val="none" w:sz="0" w:space="0" w:color="auto"/>
      </w:divBdr>
    </w:div>
    <w:div w:id="1728603455">
      <w:bodyDiv w:val="1"/>
      <w:marLeft w:val="0"/>
      <w:marRight w:val="0"/>
      <w:marTop w:val="0"/>
      <w:marBottom w:val="0"/>
      <w:divBdr>
        <w:top w:val="none" w:sz="0" w:space="0" w:color="auto"/>
        <w:left w:val="none" w:sz="0" w:space="0" w:color="auto"/>
        <w:bottom w:val="none" w:sz="0" w:space="0" w:color="auto"/>
        <w:right w:val="none" w:sz="0" w:space="0" w:color="auto"/>
      </w:divBdr>
    </w:div>
    <w:div w:id="1946963767">
      <w:bodyDiv w:val="1"/>
      <w:marLeft w:val="0"/>
      <w:marRight w:val="0"/>
      <w:marTop w:val="0"/>
      <w:marBottom w:val="0"/>
      <w:divBdr>
        <w:top w:val="none" w:sz="0" w:space="0" w:color="auto"/>
        <w:left w:val="none" w:sz="0" w:space="0" w:color="auto"/>
        <w:bottom w:val="none" w:sz="0" w:space="0" w:color="auto"/>
        <w:right w:val="none" w:sz="0" w:space="0" w:color="auto"/>
      </w:divBdr>
    </w:div>
    <w:div w:id="1977683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ga.gov.au/australian-register-therapeutic-goods" TargetMode="External"/><Relationship Id="rId13" Type="http://schemas.openxmlformats.org/officeDocument/2006/relationships/hyperlink" Target="https://www.pbs.gov.au/industry/listing/elements/pbac-meetings/psd/2019-07/files/atezolizumab-psd-july-2019.pdf" TargetMode="External"/><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pbs.gov.au/pbs/search?term=atezolizumab&amp;search-type=medicines&amp;analyse=false" TargetMode="External"/><Relationship Id="rId17" Type="http://schemas.openxmlformats.org/officeDocument/2006/relationships/chart" Target="charts/chart2.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bs.gov.au/medicine/item/11930X-11931Y-11940K-11957H-12076N-12078Q-12097Q-12098R-12159Y-12163E-12164F-12174R"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bs.gov.au/industry/listing/elements/pbac-meetings/psd/2020-03/files/atezolizumab-sclc-psd-march-2020.pdf" TargetMode="External"/><Relationship Id="rId23" Type="http://schemas.openxmlformats.org/officeDocument/2006/relationships/footer" Target="footer1.xml"/><Relationship Id="rId10" Type="http://schemas.openxmlformats.org/officeDocument/2006/relationships/hyperlink" Target="http://www.tga.gov.au/consumers/information-medicines-cmi.htm"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http://tga.gov.au/hp/information-medicines-pi.htm" TargetMode="External"/><Relationship Id="rId14" Type="http://schemas.openxmlformats.org/officeDocument/2006/relationships/hyperlink" Target="https://www.pbs.gov.au/industry/listing/elements/pbac-meetings/psd/2019-11/files/atezolizumab-es-sclc-psd-november-2019.pdf" TargetMode="External"/><Relationship Id="rId22" Type="http://schemas.openxmlformats.org/officeDocument/2006/relationships/hyperlink" Target="https://www.cancer.org/cancer/lung-cancer/about/what-is.html"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medicareaustralia.gov.au/provider/pbs/stats.jsp" TargetMode="External"/><Relationship Id="rId2" Type="http://schemas.openxmlformats.org/officeDocument/2006/relationships/hyperlink" Target="https://www.tga.gov.au/sites/default/files/auspar-atezolizumab-200604-pi.pdf" TargetMode="External"/><Relationship Id="rId1" Type="http://schemas.openxmlformats.org/officeDocument/2006/relationships/hyperlink" Target="https://www.cancer.org/cancer/lung-cancer/about/what-is.html"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entral.health\dfsuserenv\Users\User_28\HABRIT\Downloads\Atezolizumab%20v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hart in Microsoft Word]Sheet1!PivotTable2</c:name>
    <c:fmtId val="-1"/>
  </c:pivotSource>
  <c:chart>
    <c:autoTitleDeleted val="0"/>
    <c:pivotFmts>
      <c:pivotFmt>
        <c:idx val="0"/>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042506701199126"/>
          <c:y val="4.2090636503254432E-2"/>
          <c:w val="0.6677935842745194"/>
          <c:h val="0.80706889966927509"/>
        </c:manualLayout>
      </c:layout>
      <c:lineChart>
        <c:grouping val="standard"/>
        <c:varyColors val="0"/>
        <c:ser>
          <c:idx val="0"/>
          <c:order val="0"/>
          <c:tx>
            <c:strRef>
              <c:f>Sheet1!$B$1</c:f>
              <c:strCache>
                <c:ptCount val="1"/>
                <c:pt idx="0">
                  <c:v>Incident patients</c:v>
                </c:pt>
              </c:strCache>
            </c:strRef>
          </c:tx>
          <c:spPr>
            <a:ln w="28575" cap="rnd">
              <a:solidFill>
                <a:schemeClr val="accent6"/>
              </a:solidFill>
              <a:round/>
            </a:ln>
            <a:effectLst/>
          </c:spPr>
          <c:marker>
            <c:symbol val="none"/>
          </c:marker>
          <c:cat>
            <c:strRef>
              <c:f>Sheet1!$A$2:$A$11</c:f>
              <c:strCache>
                <c:ptCount val="9"/>
                <c:pt idx="0">
                  <c:v>2020Q1</c:v>
                </c:pt>
                <c:pt idx="1">
                  <c:v>2020Q2</c:v>
                </c:pt>
                <c:pt idx="2">
                  <c:v>2020Q3</c:v>
                </c:pt>
                <c:pt idx="3">
                  <c:v>2020Q4</c:v>
                </c:pt>
                <c:pt idx="4">
                  <c:v>2021Q1</c:v>
                </c:pt>
                <c:pt idx="5">
                  <c:v>2021Q2</c:v>
                </c:pt>
                <c:pt idx="6">
                  <c:v>2021Q3</c:v>
                </c:pt>
                <c:pt idx="7">
                  <c:v>2021Q4</c:v>
                </c:pt>
                <c:pt idx="8">
                  <c:v>2022Q1</c:v>
                </c:pt>
              </c:strCache>
            </c:strRef>
          </c:cat>
          <c:val>
            <c:numRef>
              <c:f>Sheet1!$B$2:$B$11</c:f>
              <c:numCache>
                <c:formatCode>General</c:formatCode>
                <c:ptCount val="9"/>
                <c:pt idx="0">
                  <c:v>146</c:v>
                </c:pt>
                <c:pt idx="1">
                  <c:v>254</c:v>
                </c:pt>
                <c:pt idx="2">
                  <c:v>223</c:v>
                </c:pt>
                <c:pt idx="3">
                  <c:v>216</c:v>
                </c:pt>
                <c:pt idx="4">
                  <c:v>185</c:v>
                </c:pt>
                <c:pt idx="5">
                  <c:v>221</c:v>
                </c:pt>
                <c:pt idx="6">
                  <c:v>217</c:v>
                </c:pt>
                <c:pt idx="7">
                  <c:v>213</c:v>
                </c:pt>
                <c:pt idx="8">
                  <c:v>187</c:v>
                </c:pt>
              </c:numCache>
            </c:numRef>
          </c:val>
          <c:smooth val="0"/>
          <c:extLst>
            <c:ext xmlns:c16="http://schemas.microsoft.com/office/drawing/2014/chart" uri="{C3380CC4-5D6E-409C-BE32-E72D297353CC}">
              <c16:uniqueId val="{00000000-7951-4CBF-842E-C5A716C0DD83}"/>
            </c:ext>
          </c:extLst>
        </c:ser>
        <c:ser>
          <c:idx val="1"/>
          <c:order val="1"/>
          <c:tx>
            <c:strRef>
              <c:f>Sheet1!$C$1</c:f>
              <c:strCache>
                <c:ptCount val="1"/>
                <c:pt idx="0">
                  <c:v>Prevalent patients</c:v>
                </c:pt>
              </c:strCache>
            </c:strRef>
          </c:tx>
          <c:spPr>
            <a:ln w="28575" cap="rnd">
              <a:solidFill>
                <a:schemeClr val="accent5"/>
              </a:solidFill>
              <a:round/>
            </a:ln>
            <a:effectLst/>
          </c:spPr>
          <c:marker>
            <c:symbol val="none"/>
          </c:marker>
          <c:cat>
            <c:strRef>
              <c:f>Sheet1!$A$2:$A$11</c:f>
              <c:strCache>
                <c:ptCount val="9"/>
                <c:pt idx="0">
                  <c:v>2020Q1</c:v>
                </c:pt>
                <c:pt idx="1">
                  <c:v>2020Q2</c:v>
                </c:pt>
                <c:pt idx="2">
                  <c:v>2020Q3</c:v>
                </c:pt>
                <c:pt idx="3">
                  <c:v>2020Q4</c:v>
                </c:pt>
                <c:pt idx="4">
                  <c:v>2021Q1</c:v>
                </c:pt>
                <c:pt idx="5">
                  <c:v>2021Q2</c:v>
                </c:pt>
                <c:pt idx="6">
                  <c:v>2021Q3</c:v>
                </c:pt>
                <c:pt idx="7">
                  <c:v>2021Q4</c:v>
                </c:pt>
                <c:pt idx="8">
                  <c:v>2022Q1</c:v>
                </c:pt>
              </c:strCache>
            </c:strRef>
          </c:cat>
          <c:val>
            <c:numRef>
              <c:f>Sheet1!$C$2:$C$11</c:f>
              <c:numCache>
                <c:formatCode>General</c:formatCode>
                <c:ptCount val="9"/>
                <c:pt idx="0">
                  <c:v>146</c:v>
                </c:pt>
                <c:pt idx="1">
                  <c:v>377</c:v>
                </c:pt>
                <c:pt idx="2">
                  <c:v>503</c:v>
                </c:pt>
                <c:pt idx="3">
                  <c:v>555</c:v>
                </c:pt>
                <c:pt idx="4">
                  <c:v>545</c:v>
                </c:pt>
                <c:pt idx="5">
                  <c:v>581</c:v>
                </c:pt>
                <c:pt idx="6">
                  <c:v>596</c:v>
                </c:pt>
                <c:pt idx="7">
                  <c:v>645</c:v>
                </c:pt>
                <c:pt idx="8">
                  <c:v>634</c:v>
                </c:pt>
              </c:numCache>
            </c:numRef>
          </c:val>
          <c:smooth val="0"/>
          <c:extLst>
            <c:ext xmlns:c16="http://schemas.microsoft.com/office/drawing/2014/chart" uri="{C3380CC4-5D6E-409C-BE32-E72D297353CC}">
              <c16:uniqueId val="{00000001-7951-4CBF-842E-C5A716C0DD83}"/>
            </c:ext>
          </c:extLst>
        </c:ser>
        <c:dLbls>
          <c:showLegendKey val="0"/>
          <c:showVal val="0"/>
          <c:showCatName val="0"/>
          <c:showSerName val="0"/>
          <c:showPercent val="0"/>
          <c:showBubbleSize val="0"/>
        </c:dLbls>
        <c:smooth val="0"/>
        <c:axId val="329358104"/>
        <c:axId val="329358432"/>
      </c:lineChart>
      <c:catAx>
        <c:axId val="329358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358432"/>
        <c:crosses val="autoZero"/>
        <c:auto val="1"/>
        <c:lblAlgn val="ctr"/>
        <c:lblOffset val="100"/>
        <c:noMultiLvlLbl val="0"/>
      </c:catAx>
      <c:valAx>
        <c:axId val="329358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358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hart in Microsoft Word]Sheet1!PivotTable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460282730881601"/>
          <c:y val="6.9624643693731822E-2"/>
          <c:w val="0.68473558941571577"/>
          <c:h val="0.73258600739423696"/>
        </c:manualLayout>
      </c:layout>
      <c:areaChart>
        <c:grouping val="stacked"/>
        <c:varyColors val="0"/>
        <c:ser>
          <c:idx val="0"/>
          <c:order val="0"/>
          <c:tx>
            <c:strRef>
              <c:f>Sheet1!$B$3:$B$4</c:f>
              <c:strCache>
                <c:ptCount val="1"/>
                <c:pt idx="0">
                  <c:v>Grandfathered</c:v>
                </c:pt>
              </c:strCache>
            </c:strRef>
          </c:tx>
          <c:spPr>
            <a:solidFill>
              <a:schemeClr val="accent1"/>
            </a:solidFill>
            <a:ln>
              <a:noFill/>
            </a:ln>
            <a:effectLst/>
          </c:spPr>
          <c:cat>
            <c:strRef>
              <c:f>Sheet1!$A$5:$A$14</c:f>
              <c:strCache>
                <c:ptCount val="9"/>
                <c:pt idx="0">
                  <c:v>2020Q1</c:v>
                </c:pt>
                <c:pt idx="1">
                  <c:v>2020Q2</c:v>
                </c:pt>
                <c:pt idx="2">
                  <c:v>2020Q3</c:v>
                </c:pt>
                <c:pt idx="3">
                  <c:v>2020Q4</c:v>
                </c:pt>
                <c:pt idx="4">
                  <c:v>2021Q1</c:v>
                </c:pt>
                <c:pt idx="5">
                  <c:v>2021Q2</c:v>
                </c:pt>
                <c:pt idx="6">
                  <c:v>2021Q3</c:v>
                </c:pt>
                <c:pt idx="7">
                  <c:v>2021Q4</c:v>
                </c:pt>
                <c:pt idx="8">
                  <c:v>2022Q1</c:v>
                </c:pt>
              </c:strCache>
            </c:strRef>
          </c:cat>
          <c:val>
            <c:numRef>
              <c:f>Sheet1!$B$5:$B$14</c:f>
              <c:numCache>
                <c:formatCode>General</c:formatCode>
                <c:ptCount val="9"/>
                <c:pt idx="0">
                  <c:v>113</c:v>
                </c:pt>
                <c:pt idx="1">
                  <c:v>414</c:v>
                </c:pt>
                <c:pt idx="2">
                  <c:v>254</c:v>
                </c:pt>
                <c:pt idx="3">
                  <c:v>189</c:v>
                </c:pt>
                <c:pt idx="4">
                  <c:v>161</c:v>
                </c:pt>
                <c:pt idx="5">
                  <c:v>133</c:v>
                </c:pt>
                <c:pt idx="6">
                  <c:v>113</c:v>
                </c:pt>
                <c:pt idx="7">
                  <c:v>119</c:v>
                </c:pt>
                <c:pt idx="8">
                  <c:v>86</c:v>
                </c:pt>
              </c:numCache>
            </c:numRef>
          </c:val>
          <c:extLst>
            <c:ext xmlns:c16="http://schemas.microsoft.com/office/drawing/2014/chart" uri="{C3380CC4-5D6E-409C-BE32-E72D297353CC}">
              <c16:uniqueId val="{00000000-607F-4FC1-9A3E-5CDE9FA2C2E8}"/>
            </c:ext>
          </c:extLst>
        </c:ser>
        <c:ser>
          <c:idx val="1"/>
          <c:order val="1"/>
          <c:tx>
            <c:strRef>
              <c:f>Sheet1!$C$3:$C$4</c:f>
              <c:strCache>
                <c:ptCount val="1"/>
                <c:pt idx="0">
                  <c:v>Not grandfathered</c:v>
                </c:pt>
              </c:strCache>
            </c:strRef>
          </c:tx>
          <c:spPr>
            <a:solidFill>
              <a:schemeClr val="accent3"/>
            </a:solidFill>
            <a:ln>
              <a:noFill/>
            </a:ln>
            <a:effectLst/>
          </c:spPr>
          <c:cat>
            <c:strRef>
              <c:f>Sheet1!$A$5:$A$14</c:f>
              <c:strCache>
                <c:ptCount val="9"/>
                <c:pt idx="0">
                  <c:v>2020Q1</c:v>
                </c:pt>
                <c:pt idx="1">
                  <c:v>2020Q2</c:v>
                </c:pt>
                <c:pt idx="2">
                  <c:v>2020Q3</c:v>
                </c:pt>
                <c:pt idx="3">
                  <c:v>2020Q4</c:v>
                </c:pt>
                <c:pt idx="4">
                  <c:v>2021Q1</c:v>
                </c:pt>
                <c:pt idx="5">
                  <c:v>2021Q2</c:v>
                </c:pt>
                <c:pt idx="6">
                  <c:v>2021Q3</c:v>
                </c:pt>
                <c:pt idx="7">
                  <c:v>2021Q4</c:v>
                </c:pt>
                <c:pt idx="8">
                  <c:v>2022Q1</c:v>
                </c:pt>
              </c:strCache>
            </c:strRef>
          </c:cat>
          <c:val>
            <c:numRef>
              <c:f>Sheet1!$C$5:$C$14</c:f>
              <c:numCache>
                <c:formatCode>General</c:formatCode>
                <c:ptCount val="9"/>
                <c:pt idx="0">
                  <c:v>86</c:v>
                </c:pt>
                <c:pt idx="1">
                  <c:v>627</c:v>
                </c:pt>
                <c:pt idx="2">
                  <c:v>1179</c:v>
                </c:pt>
                <c:pt idx="3">
                  <c:v>1428</c:v>
                </c:pt>
                <c:pt idx="4">
                  <c:v>1408</c:v>
                </c:pt>
                <c:pt idx="5">
                  <c:v>1511</c:v>
                </c:pt>
                <c:pt idx="6">
                  <c:v>1683</c:v>
                </c:pt>
                <c:pt idx="7">
                  <c:v>1783</c:v>
                </c:pt>
                <c:pt idx="8">
                  <c:v>1771</c:v>
                </c:pt>
              </c:numCache>
            </c:numRef>
          </c:val>
          <c:extLst>
            <c:ext xmlns:c16="http://schemas.microsoft.com/office/drawing/2014/chart" uri="{C3380CC4-5D6E-409C-BE32-E72D297353CC}">
              <c16:uniqueId val="{00000001-607F-4FC1-9A3E-5CDE9FA2C2E8}"/>
            </c:ext>
          </c:extLst>
        </c:ser>
        <c:dLbls>
          <c:showLegendKey val="0"/>
          <c:showVal val="0"/>
          <c:showCatName val="0"/>
          <c:showSerName val="0"/>
          <c:showPercent val="0"/>
          <c:showBubbleSize val="0"/>
        </c:dLbls>
        <c:axId val="645070152"/>
        <c:axId val="645070480"/>
      </c:areaChart>
      <c:catAx>
        <c:axId val="645070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070480"/>
        <c:crosses val="autoZero"/>
        <c:auto val="1"/>
        <c:lblAlgn val="ctr"/>
        <c:lblOffset val="100"/>
        <c:noMultiLvlLbl val="0"/>
      </c:catAx>
      <c:valAx>
        <c:axId val="645070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a:t>
                </a:r>
                <a:r>
                  <a:rPr lang="en-AU" baseline="0"/>
                  <a:t> of patient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070152"/>
        <c:crosses val="autoZero"/>
        <c:crossBetween val="midCat"/>
      </c:valAx>
      <c:spPr>
        <a:noFill/>
        <a:ln>
          <a:noFill/>
        </a:ln>
        <a:effectLst/>
      </c:spPr>
    </c:plotArea>
    <c:legend>
      <c:legendPos val="r"/>
      <c:layout>
        <c:manualLayout>
          <c:xMode val="edge"/>
          <c:yMode val="edge"/>
          <c:x val="0.81601141560361723"/>
          <c:y val="0.42788411064001614"/>
          <c:w val="0.18398858439638277"/>
          <c:h val="0.14423177871996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tezolizumab v2.xlsx]Sheet3!PivotTable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3!$B$3:$B$4</c:f>
              <c:strCache>
                <c:ptCount val="1"/>
                <c:pt idx="0">
                  <c:v>F</c:v>
                </c:pt>
              </c:strCache>
            </c:strRef>
          </c:tx>
          <c:spPr>
            <a:solidFill>
              <a:schemeClr val="accent1"/>
            </a:solidFill>
            <a:ln>
              <a:noFill/>
            </a:ln>
            <a:effectLst/>
          </c:spPr>
          <c:invertIfNegative val="0"/>
          <c:cat>
            <c:strRef>
              <c:f>Sheet3!$A$5:$A$21</c:f>
              <c:strCache>
                <c:ptCount val="16"/>
                <c:pt idx="0">
                  <c:v>25-29 yrs</c:v>
                </c:pt>
                <c:pt idx="1">
                  <c:v>30-34 yrs</c:v>
                </c:pt>
                <c:pt idx="2">
                  <c:v>35-39 yrs</c:v>
                </c:pt>
                <c:pt idx="3">
                  <c:v>40-44 yrs</c:v>
                </c:pt>
                <c:pt idx="4">
                  <c:v>45-49 yrs</c:v>
                </c:pt>
                <c:pt idx="5">
                  <c:v>50-54 yrs</c:v>
                </c:pt>
                <c:pt idx="6">
                  <c:v>55-59 yrs</c:v>
                </c:pt>
                <c:pt idx="7">
                  <c:v>60-64 yrs</c:v>
                </c:pt>
                <c:pt idx="8">
                  <c:v>65-69 yrs</c:v>
                </c:pt>
                <c:pt idx="9">
                  <c:v>70-74 yrs</c:v>
                </c:pt>
                <c:pt idx="10">
                  <c:v>75-79 yrs</c:v>
                </c:pt>
                <c:pt idx="11">
                  <c:v>80-84 yrs</c:v>
                </c:pt>
                <c:pt idx="12">
                  <c:v>85-89 yrs</c:v>
                </c:pt>
                <c:pt idx="13">
                  <c:v>90-94 yrs</c:v>
                </c:pt>
                <c:pt idx="14">
                  <c:v>95-99 yrs</c:v>
                </c:pt>
                <c:pt idx="15">
                  <c:v>NA    yrs</c:v>
                </c:pt>
              </c:strCache>
            </c:strRef>
          </c:cat>
          <c:val>
            <c:numRef>
              <c:f>Sheet3!$B$5:$B$21</c:f>
              <c:numCache>
                <c:formatCode>General</c:formatCode>
                <c:ptCount val="16"/>
                <c:pt idx="0">
                  <c:v>1</c:v>
                </c:pt>
                <c:pt idx="1">
                  <c:v>1</c:v>
                </c:pt>
                <c:pt idx="2">
                  <c:v>2</c:v>
                </c:pt>
                <c:pt idx="3">
                  <c:v>7</c:v>
                </c:pt>
                <c:pt idx="4">
                  <c:v>23</c:v>
                </c:pt>
                <c:pt idx="5">
                  <c:v>65</c:v>
                </c:pt>
                <c:pt idx="6">
                  <c:v>108</c:v>
                </c:pt>
                <c:pt idx="7">
                  <c:v>187</c:v>
                </c:pt>
                <c:pt idx="8">
                  <c:v>196</c:v>
                </c:pt>
                <c:pt idx="9">
                  <c:v>190</c:v>
                </c:pt>
                <c:pt idx="10">
                  <c:v>143</c:v>
                </c:pt>
                <c:pt idx="11">
                  <c:v>51</c:v>
                </c:pt>
                <c:pt idx="12">
                  <c:v>10</c:v>
                </c:pt>
                <c:pt idx="13">
                  <c:v>4</c:v>
                </c:pt>
              </c:numCache>
            </c:numRef>
          </c:val>
          <c:extLst>
            <c:ext xmlns:c16="http://schemas.microsoft.com/office/drawing/2014/chart" uri="{C3380CC4-5D6E-409C-BE32-E72D297353CC}">
              <c16:uniqueId val="{00000000-C56D-45A1-82D5-AAC057DD3202}"/>
            </c:ext>
          </c:extLst>
        </c:ser>
        <c:ser>
          <c:idx val="1"/>
          <c:order val="1"/>
          <c:tx>
            <c:strRef>
              <c:f>Sheet3!$C$3:$C$4</c:f>
              <c:strCache>
                <c:ptCount val="1"/>
                <c:pt idx="0">
                  <c:v>M</c:v>
                </c:pt>
              </c:strCache>
            </c:strRef>
          </c:tx>
          <c:spPr>
            <a:solidFill>
              <a:schemeClr val="accent2"/>
            </a:solidFill>
            <a:ln>
              <a:noFill/>
            </a:ln>
            <a:effectLst/>
          </c:spPr>
          <c:invertIfNegative val="0"/>
          <c:cat>
            <c:strRef>
              <c:f>Sheet3!$A$5:$A$21</c:f>
              <c:strCache>
                <c:ptCount val="16"/>
                <c:pt idx="0">
                  <c:v>25-29 yrs</c:v>
                </c:pt>
                <c:pt idx="1">
                  <c:v>30-34 yrs</c:v>
                </c:pt>
                <c:pt idx="2">
                  <c:v>35-39 yrs</c:v>
                </c:pt>
                <c:pt idx="3">
                  <c:v>40-44 yrs</c:v>
                </c:pt>
                <c:pt idx="4">
                  <c:v>45-49 yrs</c:v>
                </c:pt>
                <c:pt idx="5">
                  <c:v>50-54 yrs</c:v>
                </c:pt>
                <c:pt idx="6">
                  <c:v>55-59 yrs</c:v>
                </c:pt>
                <c:pt idx="7">
                  <c:v>60-64 yrs</c:v>
                </c:pt>
                <c:pt idx="8">
                  <c:v>65-69 yrs</c:v>
                </c:pt>
                <c:pt idx="9">
                  <c:v>70-74 yrs</c:v>
                </c:pt>
                <c:pt idx="10">
                  <c:v>75-79 yrs</c:v>
                </c:pt>
                <c:pt idx="11">
                  <c:v>80-84 yrs</c:v>
                </c:pt>
                <c:pt idx="12">
                  <c:v>85-89 yrs</c:v>
                </c:pt>
                <c:pt idx="13">
                  <c:v>90-94 yrs</c:v>
                </c:pt>
                <c:pt idx="14">
                  <c:v>95-99 yrs</c:v>
                </c:pt>
                <c:pt idx="15">
                  <c:v>NA    yrs</c:v>
                </c:pt>
              </c:strCache>
            </c:strRef>
          </c:cat>
          <c:val>
            <c:numRef>
              <c:f>Sheet3!$C$5:$C$21</c:f>
              <c:numCache>
                <c:formatCode>General</c:formatCode>
                <c:ptCount val="16"/>
                <c:pt idx="0">
                  <c:v>2</c:v>
                </c:pt>
                <c:pt idx="1">
                  <c:v>2</c:v>
                </c:pt>
                <c:pt idx="2">
                  <c:v>6</c:v>
                </c:pt>
                <c:pt idx="3">
                  <c:v>10</c:v>
                </c:pt>
                <c:pt idx="4">
                  <c:v>23</c:v>
                </c:pt>
                <c:pt idx="5">
                  <c:v>70</c:v>
                </c:pt>
                <c:pt idx="6">
                  <c:v>141</c:v>
                </c:pt>
                <c:pt idx="7">
                  <c:v>206</c:v>
                </c:pt>
                <c:pt idx="8">
                  <c:v>253</c:v>
                </c:pt>
                <c:pt idx="9">
                  <c:v>281</c:v>
                </c:pt>
                <c:pt idx="10">
                  <c:v>213</c:v>
                </c:pt>
                <c:pt idx="11">
                  <c:v>96</c:v>
                </c:pt>
                <c:pt idx="12">
                  <c:v>24</c:v>
                </c:pt>
                <c:pt idx="13">
                  <c:v>6</c:v>
                </c:pt>
                <c:pt idx="14">
                  <c:v>1</c:v>
                </c:pt>
              </c:numCache>
            </c:numRef>
          </c:val>
          <c:extLst>
            <c:ext xmlns:c16="http://schemas.microsoft.com/office/drawing/2014/chart" uri="{C3380CC4-5D6E-409C-BE32-E72D297353CC}">
              <c16:uniqueId val="{00000001-C56D-45A1-82D5-AAC057DD3202}"/>
            </c:ext>
          </c:extLst>
        </c:ser>
        <c:ser>
          <c:idx val="2"/>
          <c:order val="2"/>
          <c:tx>
            <c:strRef>
              <c:f>Sheet3!$D$3:$D$4</c:f>
              <c:strCache>
                <c:ptCount val="1"/>
                <c:pt idx="0">
                  <c:v>U</c:v>
                </c:pt>
              </c:strCache>
            </c:strRef>
          </c:tx>
          <c:spPr>
            <a:solidFill>
              <a:schemeClr val="accent3"/>
            </a:solidFill>
            <a:ln>
              <a:noFill/>
            </a:ln>
            <a:effectLst/>
          </c:spPr>
          <c:invertIfNegative val="0"/>
          <c:cat>
            <c:strRef>
              <c:f>Sheet3!$A$5:$A$21</c:f>
              <c:strCache>
                <c:ptCount val="16"/>
                <c:pt idx="0">
                  <c:v>25-29 yrs</c:v>
                </c:pt>
                <c:pt idx="1">
                  <c:v>30-34 yrs</c:v>
                </c:pt>
                <c:pt idx="2">
                  <c:v>35-39 yrs</c:v>
                </c:pt>
                <c:pt idx="3">
                  <c:v>40-44 yrs</c:v>
                </c:pt>
                <c:pt idx="4">
                  <c:v>45-49 yrs</c:v>
                </c:pt>
                <c:pt idx="5">
                  <c:v>50-54 yrs</c:v>
                </c:pt>
                <c:pt idx="6">
                  <c:v>55-59 yrs</c:v>
                </c:pt>
                <c:pt idx="7">
                  <c:v>60-64 yrs</c:v>
                </c:pt>
                <c:pt idx="8">
                  <c:v>65-69 yrs</c:v>
                </c:pt>
                <c:pt idx="9">
                  <c:v>70-74 yrs</c:v>
                </c:pt>
                <c:pt idx="10">
                  <c:v>75-79 yrs</c:v>
                </c:pt>
                <c:pt idx="11">
                  <c:v>80-84 yrs</c:v>
                </c:pt>
                <c:pt idx="12">
                  <c:v>85-89 yrs</c:v>
                </c:pt>
                <c:pt idx="13">
                  <c:v>90-94 yrs</c:v>
                </c:pt>
                <c:pt idx="14">
                  <c:v>95-99 yrs</c:v>
                </c:pt>
                <c:pt idx="15">
                  <c:v>NA    yrs</c:v>
                </c:pt>
              </c:strCache>
            </c:strRef>
          </c:cat>
          <c:val>
            <c:numRef>
              <c:f>Sheet3!$D$5:$D$21</c:f>
              <c:numCache>
                <c:formatCode>General</c:formatCode>
                <c:ptCount val="16"/>
                <c:pt idx="15">
                  <c:v>2</c:v>
                </c:pt>
              </c:numCache>
            </c:numRef>
          </c:val>
          <c:extLst>
            <c:ext xmlns:c16="http://schemas.microsoft.com/office/drawing/2014/chart" uri="{C3380CC4-5D6E-409C-BE32-E72D297353CC}">
              <c16:uniqueId val="{00000002-C56D-45A1-82D5-AAC057DD3202}"/>
            </c:ext>
          </c:extLst>
        </c:ser>
        <c:dLbls>
          <c:showLegendKey val="0"/>
          <c:showVal val="0"/>
          <c:showCatName val="0"/>
          <c:showSerName val="0"/>
          <c:showPercent val="0"/>
          <c:showBubbleSize val="0"/>
        </c:dLbls>
        <c:gapWidth val="219"/>
        <c:overlap val="-27"/>
        <c:axId val="732258160"/>
        <c:axId val="732258816"/>
      </c:barChart>
      <c:catAx>
        <c:axId val="73225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ge 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58816"/>
        <c:crosses val="autoZero"/>
        <c:auto val="1"/>
        <c:lblAlgn val="ctr"/>
        <c:lblOffset val="100"/>
        <c:noMultiLvlLbl val="0"/>
      </c:catAx>
      <c:valAx>
        <c:axId val="732258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Number of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581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REGIMEN_BY_QTR_SUMM.xlsx]Sheet1!PivotTable3</c:name>
    <c:fmtId val="-1"/>
  </c:pivotSource>
  <c:chart>
    <c:autoTitleDeleted val="0"/>
    <c:pivotFmts>
      <c:pivotFmt>
        <c:idx val="0"/>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2"/>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1317891088856612"/>
          <c:y val="3.5858595800524931E-2"/>
          <c:w val="0.63949001520441007"/>
          <c:h val="0.80753215223097097"/>
        </c:manualLayout>
      </c:layout>
      <c:barChart>
        <c:barDir val="col"/>
        <c:grouping val="clustered"/>
        <c:varyColors val="0"/>
        <c:ser>
          <c:idx val="0"/>
          <c:order val="0"/>
          <c:tx>
            <c:strRef>
              <c:f>Sheet1!$B$1:$B$2</c:f>
              <c:strCache>
                <c:ptCount val="1"/>
                <c:pt idx="0">
                  <c:v>3 weekly treatment regimen</c:v>
                </c:pt>
              </c:strCache>
            </c:strRef>
          </c:tx>
          <c:spPr>
            <a:solidFill>
              <a:schemeClr val="accent2"/>
            </a:solidFill>
            <a:ln>
              <a:noFill/>
            </a:ln>
            <a:effectLst/>
          </c:spPr>
          <c:invertIfNegative val="0"/>
          <c:cat>
            <c:strRef>
              <c:f>Sheet1!$A$3:$A$12</c:f>
              <c:strCache>
                <c:ptCount val="9"/>
                <c:pt idx="0">
                  <c:v>2020Q1</c:v>
                </c:pt>
                <c:pt idx="1">
                  <c:v>2020Q2</c:v>
                </c:pt>
                <c:pt idx="2">
                  <c:v>2020Q3</c:v>
                </c:pt>
                <c:pt idx="3">
                  <c:v>2020Q4</c:v>
                </c:pt>
                <c:pt idx="4">
                  <c:v>2021Q1</c:v>
                </c:pt>
                <c:pt idx="5">
                  <c:v>2021Q2</c:v>
                </c:pt>
                <c:pt idx="6">
                  <c:v>2021Q3</c:v>
                </c:pt>
                <c:pt idx="7">
                  <c:v>2021Q4</c:v>
                </c:pt>
                <c:pt idx="8">
                  <c:v>2022Q1</c:v>
                </c:pt>
              </c:strCache>
            </c:strRef>
          </c:cat>
          <c:val>
            <c:numRef>
              <c:f>Sheet1!$B$3:$B$12</c:f>
              <c:numCache>
                <c:formatCode>General</c:formatCode>
                <c:ptCount val="9"/>
                <c:pt idx="0">
                  <c:v>87</c:v>
                </c:pt>
                <c:pt idx="1">
                  <c:v>165</c:v>
                </c:pt>
                <c:pt idx="2">
                  <c:v>214</c:v>
                </c:pt>
                <c:pt idx="3">
                  <c:v>236</c:v>
                </c:pt>
                <c:pt idx="4">
                  <c:v>253</c:v>
                </c:pt>
                <c:pt idx="5">
                  <c:v>268</c:v>
                </c:pt>
                <c:pt idx="6">
                  <c:v>278</c:v>
                </c:pt>
                <c:pt idx="7">
                  <c:v>318</c:v>
                </c:pt>
                <c:pt idx="8">
                  <c:v>311</c:v>
                </c:pt>
              </c:numCache>
            </c:numRef>
          </c:val>
          <c:extLst>
            <c:ext xmlns:c16="http://schemas.microsoft.com/office/drawing/2014/chart" uri="{C3380CC4-5D6E-409C-BE32-E72D297353CC}">
              <c16:uniqueId val="{00000000-5C8B-4313-9352-24E062BB4A1B}"/>
            </c:ext>
          </c:extLst>
        </c:ser>
        <c:ser>
          <c:idx val="1"/>
          <c:order val="1"/>
          <c:tx>
            <c:strRef>
              <c:f>Sheet1!$C$1:$C$2</c:f>
              <c:strCache>
                <c:ptCount val="1"/>
                <c:pt idx="0">
                  <c:v>4 weekly treatment regimen</c:v>
                </c:pt>
              </c:strCache>
            </c:strRef>
          </c:tx>
          <c:spPr>
            <a:solidFill>
              <a:schemeClr val="accent4"/>
            </a:solidFill>
            <a:ln>
              <a:noFill/>
            </a:ln>
            <a:effectLst/>
          </c:spPr>
          <c:invertIfNegative val="0"/>
          <c:cat>
            <c:strRef>
              <c:f>Sheet1!$A$3:$A$12</c:f>
              <c:strCache>
                <c:ptCount val="9"/>
                <c:pt idx="0">
                  <c:v>2020Q1</c:v>
                </c:pt>
                <c:pt idx="1">
                  <c:v>2020Q2</c:v>
                </c:pt>
                <c:pt idx="2">
                  <c:v>2020Q3</c:v>
                </c:pt>
                <c:pt idx="3">
                  <c:v>2020Q4</c:v>
                </c:pt>
                <c:pt idx="4">
                  <c:v>2021Q1</c:v>
                </c:pt>
                <c:pt idx="5">
                  <c:v>2021Q2</c:v>
                </c:pt>
                <c:pt idx="6">
                  <c:v>2021Q3</c:v>
                </c:pt>
                <c:pt idx="7">
                  <c:v>2021Q4</c:v>
                </c:pt>
                <c:pt idx="8">
                  <c:v>2022Q1</c:v>
                </c:pt>
              </c:strCache>
            </c:strRef>
          </c:cat>
          <c:val>
            <c:numRef>
              <c:f>Sheet1!$C$3:$C$12</c:f>
              <c:numCache>
                <c:formatCode>General</c:formatCode>
                <c:ptCount val="9"/>
                <c:pt idx="2">
                  <c:v>16</c:v>
                </c:pt>
                <c:pt idx="3">
                  <c:v>35</c:v>
                </c:pt>
                <c:pt idx="4">
                  <c:v>51</c:v>
                </c:pt>
                <c:pt idx="5">
                  <c:v>43</c:v>
                </c:pt>
                <c:pt idx="6">
                  <c:v>46</c:v>
                </c:pt>
                <c:pt idx="7">
                  <c:v>62</c:v>
                </c:pt>
                <c:pt idx="8">
                  <c:v>68</c:v>
                </c:pt>
              </c:numCache>
            </c:numRef>
          </c:val>
          <c:extLst>
            <c:ext xmlns:c16="http://schemas.microsoft.com/office/drawing/2014/chart" uri="{C3380CC4-5D6E-409C-BE32-E72D297353CC}">
              <c16:uniqueId val="{00000001-5C8B-4313-9352-24E062BB4A1B}"/>
            </c:ext>
          </c:extLst>
        </c:ser>
        <c:dLbls>
          <c:showLegendKey val="0"/>
          <c:showVal val="0"/>
          <c:showCatName val="0"/>
          <c:showSerName val="0"/>
          <c:showPercent val="0"/>
          <c:showBubbleSize val="0"/>
        </c:dLbls>
        <c:gapWidth val="219"/>
        <c:overlap val="-27"/>
        <c:axId val="650963984"/>
        <c:axId val="650970872"/>
      </c:barChart>
      <c:catAx>
        <c:axId val="650963984"/>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AU"/>
                  <a:t>Quarter of supply</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50970872"/>
        <c:crosses val="autoZero"/>
        <c:auto val="1"/>
        <c:lblAlgn val="ctr"/>
        <c:lblOffset val="100"/>
        <c:noMultiLvlLbl val="0"/>
      </c:catAx>
      <c:valAx>
        <c:axId val="650970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AU"/>
                  <a:t>Number of patients</a:t>
                </a:r>
              </a:p>
            </c:rich>
          </c:tx>
          <c:layout>
            <c:manualLayout>
              <c:xMode val="edge"/>
              <c:yMode val="edge"/>
              <c:x val="1.6665052790731254E-2"/>
              <c:y val="0.26995800524934382"/>
            </c:manualLayout>
          </c:layout>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50963984"/>
        <c:crosses val="autoZero"/>
        <c:crossBetween val="between"/>
      </c:valAx>
      <c:spPr>
        <a:noFill/>
        <a:ln>
          <a:noFill/>
        </a:ln>
        <a:effectLst/>
      </c:spPr>
    </c:plotArea>
    <c:legend>
      <c:legendPos val="r"/>
      <c:layout>
        <c:manualLayout>
          <c:xMode val="edge"/>
          <c:yMode val="edge"/>
          <c:x val="0.74757672281256105"/>
          <c:y val="0.41123687664041997"/>
          <c:w val="0.25009881864914163"/>
          <c:h val="0.184849439274636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E5B47-A335-4C95-B55D-022B0F0D3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Pages>
  <Words>4551</Words>
  <Characters>2594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Medicines Australia</Company>
  <LinksUpToDate>false</LinksUpToDate>
  <CharactersWithSpaces>3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TKINS, Kerry</cp:lastModifiedBy>
  <cp:revision>15</cp:revision>
  <cp:lastPrinted>2023-02-28T04:05:00Z</cp:lastPrinted>
  <dcterms:created xsi:type="dcterms:W3CDTF">2023-02-28T05:30:00Z</dcterms:created>
  <dcterms:modified xsi:type="dcterms:W3CDTF">2023-03-07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